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sdt>
      <w:sdtPr>
        <w:rPr>
          <w:rStyle w:val="Style3"/>
        </w:rPr>
        <w:alias w:val="Title"/>
        <w:tag w:val="Title"/>
        <w:id w:val="-1275330881"/>
        <w:placeholder>
          <w:docPart w:val="907150941CA4406098CA1DA626782ACE"/>
        </w:placeholder>
        <w:richText/>
      </w:sdtPr>
      <w:sdtEndPr>
        <w:rPr>
          <w:rStyle w:val="DefaultParagraphFont"/>
          <w:rFonts w:ascii="Times New Roman" w:hAnsi="Times New Roman"/>
          <w:b w:val="0"/>
          <w:color w:val="auto"/>
          <w:sz w:val="24"/>
        </w:rPr>
      </w:sdtEndPr>
      <w:sdtContent>
        <w:p w:rsidR="00B53080" w:rsidRPr="00926A6C" w:rsidP="00B53080" w14:paraId="40B11D84" w14:textId="77777777">
          <w:pPr>
            <w:keepNext/>
            <w:keepLines/>
            <w:tabs>
              <w:tab w:val="right" w:pos="9360"/>
            </w:tabs>
            <w:spacing w:before="40"/>
            <w:jc w:val="center"/>
            <w:outlineLvl w:val="2"/>
            <w:rPr>
              <w:rFonts w:ascii="Arial Nova" w:hAnsi="Arial Nova"/>
              <w:b/>
              <w:bCs/>
              <w:sz w:val="28"/>
              <w:szCs w:val="28"/>
            </w:rPr>
          </w:pPr>
          <w:r w:rsidRPr="00926A6C">
            <w:rPr>
              <w:rFonts w:ascii="Arial Nova" w:hAnsi="Arial Nova"/>
              <w:b/>
              <w:bCs/>
              <w:spacing w:val="-10"/>
              <w:kern w:val="28"/>
              <w:sz w:val="28"/>
              <w:szCs w:val="28"/>
            </w:rPr>
            <w:t>Oral Health Basic Screening Survey for Children</w:t>
          </w:r>
        </w:p>
        <w:p w:rsidR="006F73E6" w:rsidP="006F73E6" w14:paraId="2754FDD7" w14:textId="65C636B4">
          <w:pPr>
            <w:spacing w:line="276" w:lineRule="auto"/>
            <w:jc w:val="center"/>
            <w:rPr>
              <w:rFonts w:ascii="Arial Nova" w:hAnsi="Arial Nova"/>
            </w:rPr>
          </w:pPr>
        </w:p>
      </w:sdtContent>
    </w:sdt>
    <w:p w:rsidR="00D2468C" w:rsidRPr="00F06B97" w:rsidP="00F06B97" w14:paraId="0898FB23" w14:textId="77777777">
      <w:pPr>
        <w:spacing w:line="276" w:lineRule="auto"/>
        <w:jc w:val="center"/>
        <w:rPr>
          <w:rFonts w:ascii="Arial Nova" w:hAnsi="Arial Nova"/>
        </w:rPr>
      </w:pPr>
    </w:p>
    <w:p w:rsidR="00AD1E0B" w:rsidRPr="00F06B97" w:rsidP="00F06B97" w14:paraId="50CB54B1" w14:textId="77777777">
      <w:pPr>
        <w:spacing w:line="276" w:lineRule="auto"/>
        <w:rPr>
          <w:rFonts w:ascii="Arial Nova" w:hAnsi="Arial Nova"/>
        </w:rPr>
      </w:pPr>
    </w:p>
    <w:bookmarkStart w:id="0" w:name="_Hlk1315505"/>
    <w:p w:rsidR="00F43032" w:rsidRPr="00F06B97" w:rsidP="004071DC" w14:paraId="4C9A0783" w14:textId="5579C035">
      <w:pPr>
        <w:spacing w:line="276" w:lineRule="auto"/>
        <w:jc w:val="center"/>
        <w:rPr>
          <w:rFonts w:ascii="Arial Nova" w:hAnsi="Arial Nova"/>
        </w:rPr>
      </w:pPr>
      <w:sdt>
        <w:sdtPr>
          <w:rPr>
            <w:rFonts w:ascii="Arial Nova" w:hAnsi="Arial Nova"/>
          </w:rPr>
          <w:alias w:val="choose from the dropdown menu"/>
          <w:tag w:val="Classification"/>
          <w:id w:val="-701165882"/>
          <w:placeholder>
            <w:docPart w:val="1B4356F3577245BFB9777B690E79D56B"/>
          </w:placeholder>
          <w:dropDownList w:lastValue="Extension:">
            <w:listItem w:value="Choose an item."/>
            <w:listItem w:value="New" w:displayText="New"/>
            <w:listItem w:value="Existing Collection in Use Without an OMB Control #" w:displayText="Existing Collection in Use Without an OMB Control #"/>
            <w:listItem w:value="Extension:" w:displayText="Extension:"/>
            <w:listItem w:value="Reinstatement:" w:displayText="Reinstatement:"/>
            <w:listItem w:value="Reinstatement With Change:" w:displayText="Reinstatement With Change:"/>
            <w:listItem w:value="Revision:" w:displayText="Revision:"/>
          </w:dropDownList>
        </w:sdtPr>
        <w:sdtContent>
          <w:r>
            <w:rPr>
              <w:rFonts w:ascii="Arial Nova" w:hAnsi="Arial Nova"/>
            </w:rPr>
            <w:t>Extension:</w:t>
          </w:r>
        </w:sdtContent>
      </w:sdt>
      <w:r w:rsidRPr="007B5FBA" w:rsidR="007B5FBA">
        <w:rPr>
          <w:rFonts w:ascii="Arial Nova" w:hAnsi="Arial Nova"/>
        </w:rPr>
        <w:t xml:space="preserve"> </w:t>
      </w:r>
      <w:sdt>
        <w:sdtPr>
          <w:rPr>
            <w:rFonts w:ascii="Arial Nova" w:hAnsi="Arial Nova"/>
          </w:rPr>
          <w:alias w:val="delete if no number assigned yet"/>
          <w:tag w:val="delete if no number assigned yet"/>
          <w:id w:val="450981746"/>
          <w:placeholder>
            <w:docPart w:val="5DBA72EC9782411EB8F63CCF6FD73C24"/>
          </w:placeholder>
          <w:richText/>
        </w:sdtPr>
        <w:sdtContent>
          <w:r w:rsidR="005C0835">
            <w:rPr>
              <w:rFonts w:ascii="Arial Nova" w:hAnsi="Arial Nova"/>
            </w:rPr>
            <w:t>09</w:t>
          </w:r>
          <w:r w:rsidR="00206DA3">
            <w:rPr>
              <w:rFonts w:ascii="Arial Nova" w:hAnsi="Arial Nova"/>
            </w:rPr>
            <w:t>20-1346</w:t>
          </w:r>
        </w:sdtContent>
      </w:sdt>
      <w:r w:rsidR="008947F2">
        <w:rPr>
          <w:rFonts w:ascii="Arial Nova" w:hAnsi="Arial Nova"/>
        </w:rPr>
        <w:t xml:space="preserve">  </w:t>
      </w:r>
      <w:r w:rsidRPr="00F06B97">
        <w:rPr>
          <w:rFonts w:ascii="Arial Nova" w:hAnsi="Arial Nova"/>
        </w:rPr>
        <w:t xml:space="preserve"> </w:t>
      </w:r>
      <w:sdt>
        <w:sdtPr>
          <w:rPr>
            <w:rFonts w:ascii="Arial Nova" w:hAnsi="Arial Nova"/>
          </w:rPr>
          <w:alias w:val="OMB epiration date if applicable"/>
          <w:tag w:val="Expire"/>
          <w:id w:val="846829046"/>
          <w:placeholder>
            <w:docPart w:val="435ACEE35B94445186ACCFDCBA88BD45"/>
          </w:placeholder>
          <w:richText/>
        </w:sdtPr>
        <w:sdtContent>
          <w:r w:rsidR="00206DA3">
            <w:rPr>
              <w:rFonts w:ascii="Arial Nova" w:hAnsi="Arial Nova"/>
            </w:rPr>
            <w:t>08/31/2024</w:t>
          </w:r>
        </w:sdtContent>
      </w:sdt>
      <w:bookmarkEnd w:id="0"/>
    </w:p>
    <w:p w:rsidR="00F43032" w:rsidRPr="00F06B97" w:rsidP="00F06B97" w14:paraId="3E4D5FC3" w14:textId="1A9E2653">
      <w:pPr>
        <w:spacing w:line="276" w:lineRule="auto"/>
        <w:jc w:val="center"/>
        <w:rPr>
          <w:rFonts w:ascii="Arial Nova" w:hAnsi="Arial Nova"/>
          <w:b/>
        </w:rPr>
      </w:pPr>
    </w:p>
    <w:p w:rsidR="00AD1E0B" w:rsidRPr="00F06B97" w:rsidP="00F06B97" w14:paraId="4030EE55" w14:textId="77777777">
      <w:pPr>
        <w:spacing w:line="276" w:lineRule="auto"/>
        <w:jc w:val="center"/>
        <w:rPr>
          <w:rFonts w:ascii="Arial Nova" w:hAnsi="Arial Nova"/>
          <w:b/>
        </w:rPr>
      </w:pPr>
    </w:p>
    <w:p w:rsidR="00672B9C" w:rsidP="00F06B97" w14:paraId="376BAC6C" w14:textId="161B586D">
      <w:pPr>
        <w:spacing w:line="276" w:lineRule="auto"/>
        <w:jc w:val="center"/>
        <w:rPr>
          <w:rFonts w:ascii="Arial Nova" w:hAnsi="Arial Nova"/>
          <w:b/>
        </w:rPr>
      </w:pPr>
      <w:r w:rsidRPr="00F06B97">
        <w:rPr>
          <w:rFonts w:ascii="Arial Nova" w:hAnsi="Arial Nova"/>
          <w:b/>
        </w:rPr>
        <w:t xml:space="preserve">Supporting Statement </w:t>
      </w:r>
      <w:r w:rsidR="00DA389C">
        <w:rPr>
          <w:rFonts w:ascii="Arial Nova" w:hAnsi="Arial Nova"/>
          <w:b/>
        </w:rPr>
        <w:t>B</w:t>
      </w:r>
    </w:p>
    <w:p w:rsidR="00F96D9F" w:rsidP="00F06B97" w14:paraId="276AA080" w14:textId="19EED8BC">
      <w:pPr>
        <w:spacing w:line="276" w:lineRule="auto"/>
        <w:jc w:val="center"/>
        <w:rPr>
          <w:rFonts w:ascii="Arial Nova" w:hAnsi="Arial Nova"/>
          <w:b/>
        </w:rPr>
      </w:pPr>
    </w:p>
    <w:p w:rsidR="00F96D9F" w:rsidP="00F06B97" w14:paraId="7AFD5945" w14:textId="31BA3CB4">
      <w:pPr>
        <w:spacing w:line="276" w:lineRule="auto"/>
        <w:jc w:val="center"/>
        <w:rPr>
          <w:rFonts w:ascii="Arial Nova" w:hAnsi="Arial Nova"/>
          <w:b/>
        </w:rPr>
      </w:pPr>
    </w:p>
    <w:p w:rsidR="00F96D9F" w:rsidP="00F06B97" w14:paraId="50B79BC8" w14:textId="10044A88">
      <w:pPr>
        <w:spacing w:line="276" w:lineRule="auto"/>
        <w:jc w:val="center"/>
        <w:rPr>
          <w:rFonts w:ascii="Arial Nova" w:hAnsi="Arial Nova"/>
          <w:b/>
        </w:rPr>
      </w:pPr>
    </w:p>
    <w:p w:rsidR="00F96D9F" w:rsidP="00F06B97" w14:paraId="0FAC0E6A" w14:textId="4A9ADD5B">
      <w:pPr>
        <w:spacing w:line="276" w:lineRule="auto"/>
        <w:jc w:val="center"/>
        <w:rPr>
          <w:rFonts w:ascii="Arial Nova" w:hAnsi="Arial Nova"/>
          <w:b/>
        </w:rPr>
      </w:pPr>
    </w:p>
    <w:p w:rsidR="00F96D9F" w:rsidRPr="00F06B97" w:rsidP="00F06B97" w14:paraId="322AC5E6" w14:textId="77777777">
      <w:pPr>
        <w:spacing w:line="276" w:lineRule="auto"/>
        <w:jc w:val="center"/>
        <w:rPr>
          <w:rFonts w:ascii="Arial Nova" w:hAnsi="Arial Nova"/>
          <w:b/>
        </w:rPr>
      </w:pPr>
    </w:p>
    <w:p w:rsidR="00880185" w:rsidRPr="00F06B97" w:rsidP="00F06B97" w14:paraId="6CCD958A" w14:textId="77777777">
      <w:pPr>
        <w:spacing w:line="276" w:lineRule="auto"/>
        <w:jc w:val="center"/>
        <w:rPr>
          <w:rFonts w:ascii="Arial Nova" w:hAnsi="Arial Nova"/>
          <w:b/>
        </w:rPr>
      </w:pPr>
    </w:p>
    <w:p w:rsidR="002C7AA6" w:rsidRPr="00F06B97" w:rsidP="00F06B97" w14:paraId="447C3091" w14:textId="4AB66EA7">
      <w:pPr>
        <w:spacing w:line="276" w:lineRule="auto"/>
        <w:rPr>
          <w:rFonts w:ascii="Arial Nova" w:hAnsi="Arial Nova"/>
          <w:b/>
          <w:u w:val="single"/>
        </w:rPr>
      </w:pPr>
      <w:r w:rsidRPr="00F06B97">
        <w:rPr>
          <w:rFonts w:ascii="Arial Nova" w:hAnsi="Arial Nova"/>
          <w:b/>
          <w:u w:val="single"/>
        </w:rPr>
        <w:t>Program Official</w:t>
      </w:r>
      <w:r w:rsidR="003813E3">
        <w:rPr>
          <w:rFonts w:ascii="Arial Nova" w:hAnsi="Arial Nova"/>
          <w:b/>
          <w:u w:val="single"/>
        </w:rPr>
        <w:t>(s)</w:t>
      </w:r>
      <w:r w:rsidRPr="00F06B97">
        <w:rPr>
          <w:rFonts w:ascii="Arial Nova" w:hAnsi="Arial Nova"/>
          <w:b/>
          <w:u w:val="single"/>
        </w:rPr>
        <w:t>/Contact</w:t>
      </w:r>
      <w:r w:rsidR="003813E3">
        <w:rPr>
          <w:rFonts w:ascii="Arial Nova" w:hAnsi="Arial Nova"/>
          <w:b/>
          <w:u w:val="single"/>
        </w:rPr>
        <w:t>(s)</w:t>
      </w:r>
    </w:p>
    <w:sdt>
      <w:sdtPr>
        <w:rPr>
          <w:rFonts w:ascii="Arial Nova" w:hAnsi="Arial Nova"/>
        </w:rPr>
        <w:alias w:val="Author"/>
        <w:tag w:val="Author"/>
        <w:id w:val="-1650664340"/>
        <w:placeholder>
          <w:docPart w:val="8660BE34F8DE49C78A17C18447E20BF7"/>
        </w:placeholder>
        <w:richText/>
      </w:sdtPr>
      <w:sdtContent>
        <w:p w:rsidR="003635DF" w:rsidRPr="00F06B97" w:rsidP="00F06B97" w14:paraId="4A1D8E14" w14:textId="799DFFF4">
          <w:pPr>
            <w:spacing w:line="276" w:lineRule="auto"/>
            <w:rPr>
              <w:rFonts w:ascii="Arial Nova" w:hAnsi="Arial Nova"/>
            </w:rPr>
          </w:pPr>
          <w:r>
            <w:rPr>
              <w:rFonts w:ascii="Arial Nova" w:hAnsi="Arial Nova"/>
            </w:rPr>
            <w:t>Monique Brown, MPH</w:t>
          </w:r>
        </w:p>
      </w:sdtContent>
    </w:sdt>
    <w:sdt>
      <w:sdtPr>
        <w:rPr>
          <w:rFonts w:ascii="Arial Nova" w:hAnsi="Arial Nova"/>
        </w:rPr>
        <w:alias w:val="Job title"/>
        <w:tag w:val="Job title"/>
        <w:id w:val="-955025043"/>
        <w:placeholder>
          <w:docPart w:val="847E182B06A74DBD9710173100491AEC"/>
        </w:placeholder>
        <w:richText/>
      </w:sdtPr>
      <w:sdtContent>
        <w:p w:rsidR="00D91B20" w:rsidP="00F06B97" w14:paraId="19758708" w14:textId="0973AD34">
          <w:pPr>
            <w:spacing w:line="276" w:lineRule="auto"/>
            <w:rPr>
              <w:rFonts w:ascii="Arial Nova" w:hAnsi="Arial Nova"/>
            </w:rPr>
          </w:pPr>
          <w:r>
            <w:rPr>
              <w:rFonts w:ascii="Arial Nova" w:hAnsi="Arial Nova"/>
            </w:rPr>
            <w:t xml:space="preserve">Astrid Palmer, </w:t>
          </w:r>
          <w:r w:rsidR="00061DA8">
            <w:rPr>
              <w:rFonts w:ascii="Arial Nova" w:hAnsi="Arial Nova"/>
            </w:rPr>
            <w:t>M</w:t>
          </w:r>
          <w:r>
            <w:rPr>
              <w:rFonts w:ascii="Arial Nova" w:hAnsi="Arial Nova"/>
            </w:rPr>
            <w:t>CHES</w:t>
          </w:r>
        </w:p>
        <w:p w:rsidR="00B53080" w:rsidP="00F06B97" w14:paraId="186CB092" w14:textId="43750CE8">
          <w:pPr>
            <w:spacing w:line="276" w:lineRule="auto"/>
            <w:rPr>
              <w:rFonts w:ascii="Arial Nova" w:hAnsi="Arial Nova"/>
            </w:rPr>
          </w:pPr>
          <w:r>
            <w:rPr>
              <w:rFonts w:ascii="Arial Nova" w:hAnsi="Arial Nova"/>
            </w:rPr>
            <w:t>Project Officers</w:t>
          </w:r>
        </w:p>
        <w:p w:rsidR="00FE34AF" w:rsidRPr="00F06B97" w:rsidP="00F06B97" w14:paraId="7D8020B3" w14:textId="2BE55E80">
          <w:pPr>
            <w:spacing w:line="276" w:lineRule="auto"/>
            <w:rPr>
              <w:rFonts w:ascii="Arial Nova" w:hAnsi="Arial Nova"/>
            </w:rPr>
          </w:pPr>
          <w:r>
            <w:rPr>
              <w:rFonts w:ascii="Arial Nova" w:hAnsi="Arial Nova"/>
            </w:rPr>
            <w:t>Division of Oral Health</w:t>
          </w:r>
        </w:p>
      </w:sdtContent>
    </w:sdt>
    <w:sdt>
      <w:sdtPr>
        <w:rPr>
          <w:rFonts w:ascii="Arial Nova" w:hAnsi="Arial Nova"/>
        </w:rPr>
        <w:alias w:val="CIO"/>
        <w:tag w:val="CIO"/>
        <w:id w:val="-34429989"/>
        <w:lock w:val="contentLocked"/>
        <w:placeholder>
          <w:docPart w:val="DefaultPlaceholder_-1854013440"/>
        </w:placeholder>
        <w:richText/>
      </w:sdtPr>
      <w:sdtContent>
        <w:p w:rsidR="00EA3B32" w:rsidRPr="00F06B97" w:rsidP="00F06B97" w14:paraId="2DFCCB18" w14:textId="2787839C">
          <w:pPr>
            <w:spacing w:line="276" w:lineRule="auto"/>
            <w:rPr>
              <w:rFonts w:ascii="Arial Nova" w:hAnsi="Arial Nova"/>
            </w:rPr>
          </w:pPr>
          <w:r w:rsidRPr="00F06B97">
            <w:rPr>
              <w:rFonts w:ascii="Arial Nova" w:hAnsi="Arial Nova"/>
            </w:rPr>
            <w:t>National Center for Chronic Disease Prevention and Health Promotion</w:t>
          </w:r>
        </w:p>
      </w:sdtContent>
    </w:sdt>
    <w:sdt>
      <w:sdtPr>
        <w:rPr>
          <w:rFonts w:ascii="Arial Nova" w:hAnsi="Arial Nova"/>
        </w:rPr>
        <w:alias w:val="Organization"/>
        <w:id w:val="-1455934654"/>
        <w:placeholder>
          <w:docPart w:val="C2ADD1EF15CE432884E08A4D98BB3A31"/>
        </w:placeholder>
        <w:dataBinding w:prefixMappings="xmlns:ns0='http://schemas.openxmlformats.org/officeDocument/2006/extended-properties' " w:xpath="/ns0:Properties[1]/ns0:Company[1]" w:storeItemID="{6668398D-A668-4E3E-A5EB-62B293D839F1}"/>
        <w:text/>
      </w:sdtPr>
      <w:sdtContent>
        <w:p w:rsidR="00D91B20" w:rsidRPr="00F06B97" w:rsidP="00F06B97" w14:paraId="6523765D" w14:textId="1E22895F">
          <w:pPr>
            <w:spacing w:line="276" w:lineRule="auto"/>
            <w:rPr>
              <w:rFonts w:ascii="Arial Nova" w:hAnsi="Arial Nova"/>
            </w:rPr>
          </w:pPr>
          <w:r w:rsidRPr="00F06B97">
            <w:rPr>
              <w:rFonts w:ascii="Arial Nova" w:hAnsi="Arial Nova"/>
            </w:rPr>
            <w:t>Centers for Disease Control and Prevention</w:t>
          </w:r>
        </w:p>
      </w:sdtContent>
    </w:sdt>
    <w:p w:rsidR="002C63D3" w:rsidP="00F06B97" w14:paraId="257D3ABD" w14:textId="631B9861">
      <w:pPr>
        <w:spacing w:line="276" w:lineRule="auto"/>
        <w:rPr>
          <w:rStyle w:val="PlaceholderText"/>
          <w:rFonts w:ascii="Arial Nova" w:hAnsi="Arial Nova"/>
          <w:color w:val="auto"/>
        </w:rPr>
      </w:pPr>
      <w:r w:rsidRPr="00A838B9">
        <w:rPr>
          <w:rStyle w:val="PlaceholderText"/>
          <w:rFonts w:ascii="Arial Nova" w:hAnsi="Arial Nova"/>
          <w:color w:val="auto"/>
        </w:rPr>
        <w:t xml:space="preserve">P: </w:t>
      </w:r>
      <w:sdt>
        <w:sdtPr>
          <w:rPr>
            <w:rFonts w:ascii="Arial Nova" w:hAnsi="Arial Nova"/>
          </w:rPr>
          <w:alias w:val="Phone"/>
          <w:tag w:val="Phone"/>
          <w:id w:val="-722372087"/>
          <w:placeholder>
            <w:docPart w:val="323E58F65B784C9D838741259BDC533A"/>
          </w:placeholder>
          <w:richText/>
        </w:sdtPr>
        <w:sdtContent>
          <w:sdt>
            <w:sdtPr>
              <w:rPr>
                <w:rFonts w:ascii="Arial Nova" w:hAnsi="Arial Nova"/>
              </w:rPr>
              <w:alias w:val="Contact Phone"/>
              <w:id w:val="1312299977"/>
              <w:placeholder>
                <w:docPart w:val="74B1A28AE3D84632A07E3A0820F78BF7"/>
              </w:placeholder>
              <w:dataBinding w:prefixMappings="xmlns:ns0='http://schemas.microsoft.com/office/2006/coverPageProps' " w:xpath="/ns0:CoverPageProperties[1]/ns0:CompanyPhone[1]" w:storeItemID="{55AF091B-3C7A-41E3-B477-F2FDAA23CFDA}"/>
              <w:text/>
            </w:sdtPr>
            <w:sdtContent>
              <w:r w:rsidR="00DF3B34">
                <w:rPr>
                  <w:rFonts w:ascii="Arial Nova" w:hAnsi="Arial Nova"/>
                </w:rPr>
                <w:t>404.639.0925</w:t>
              </w:r>
              <w:r w:rsidR="000B2045">
                <w:rPr>
                  <w:rFonts w:ascii="Arial Nova" w:hAnsi="Arial Nova"/>
                </w:rPr>
                <w:t>, 770.488.6013</w:t>
              </w:r>
            </w:sdtContent>
          </w:sdt>
        </w:sdtContent>
      </w:sdt>
    </w:p>
    <w:p w:rsidR="00E1579B" w:rsidP="00C50830" w14:paraId="4E11EAA1" w14:textId="4F34045F">
      <w:pPr>
        <w:spacing w:line="276" w:lineRule="auto"/>
        <w:rPr>
          <w:rStyle w:val="PlaceholderText"/>
          <w:rFonts w:ascii="Arial Nova" w:hAnsi="Arial Nova"/>
          <w:color w:val="auto"/>
        </w:rPr>
      </w:pPr>
      <w:r>
        <w:rPr>
          <w:rStyle w:val="PlaceholderText"/>
          <w:rFonts w:ascii="Arial Nova" w:hAnsi="Arial Nova"/>
          <w:color w:val="auto"/>
        </w:rPr>
        <w:t>Email</w:t>
      </w:r>
      <w:r w:rsidRPr="00A838B9" w:rsidR="00A838B9">
        <w:rPr>
          <w:rStyle w:val="PlaceholderText"/>
          <w:rFonts w:ascii="Arial Nova" w:hAnsi="Arial Nova"/>
          <w:color w:val="auto"/>
        </w:rPr>
        <w:t xml:space="preserve">: </w:t>
      </w:r>
      <w:hyperlink r:id="rId6" w:history="1">
        <w:r w:rsidRPr="00CE3ED8" w:rsidR="0037137B">
          <w:rPr>
            <w:rStyle w:val="Hyperlink"/>
            <w:rFonts w:ascii="Arial Nova" w:hAnsi="Arial Nova"/>
          </w:rPr>
          <w:t>giu3@cdc.gov</w:t>
        </w:r>
      </w:hyperlink>
      <w:r w:rsidR="0037137B">
        <w:rPr>
          <w:rStyle w:val="PlaceholderText"/>
          <w:rFonts w:ascii="Arial Nova" w:hAnsi="Arial Nova"/>
          <w:color w:val="auto"/>
        </w:rPr>
        <w:t xml:space="preserve">, </w:t>
      </w:r>
      <w:hyperlink r:id="rId7" w:history="1">
        <w:r w:rsidRPr="00CE3ED8" w:rsidR="00C50830">
          <w:rPr>
            <w:rStyle w:val="Hyperlink"/>
            <w:rFonts w:ascii="Arial Nova" w:hAnsi="Arial Nova"/>
          </w:rPr>
          <w:t>gye1@cdc.gov</w:t>
        </w:r>
      </w:hyperlink>
    </w:p>
    <w:p w:rsidR="00C50830" w:rsidP="00C50830" w14:paraId="48B7E5B9" w14:textId="77777777">
      <w:pPr>
        <w:spacing w:line="276" w:lineRule="auto"/>
        <w:rPr>
          <w:rStyle w:val="PlaceholderText"/>
          <w:rFonts w:ascii="Arial Nova" w:hAnsi="Arial Nova"/>
          <w:color w:val="auto"/>
        </w:rPr>
      </w:pPr>
    </w:p>
    <w:p w:rsidR="00C50830" w:rsidP="00C50830" w14:paraId="6BECE677" w14:textId="77777777">
      <w:pPr>
        <w:spacing w:line="276" w:lineRule="auto"/>
        <w:rPr>
          <w:rStyle w:val="PlaceholderText"/>
          <w:rFonts w:ascii="Arial Nova" w:hAnsi="Arial Nova"/>
          <w:color w:val="auto"/>
        </w:rPr>
      </w:pPr>
    </w:p>
    <w:p w:rsidR="00C50830" w:rsidRPr="00F06B97" w:rsidP="00C50830" w14:paraId="02879671" w14:textId="77777777">
      <w:pPr>
        <w:spacing w:line="276" w:lineRule="auto"/>
        <w:rPr>
          <w:rFonts w:ascii="Arial Nova" w:hAnsi="Arial Nova"/>
        </w:rPr>
      </w:pPr>
    </w:p>
    <w:sdt>
      <w:sdtPr>
        <w:rPr>
          <w:rFonts w:ascii="Arial Nova" w:hAnsi="Arial Nova"/>
          <w:color w:val="808080"/>
        </w:rPr>
        <w:alias w:val="Publish Date"/>
        <w:id w:val="-1573644427"/>
        <w:placeholder>
          <w:docPart w:val="79CC1FA1F270462BB9FF454E908AD638"/>
        </w:placeholder>
        <w:dataBinding w:prefixMappings="xmlns:ns0='http://schemas.microsoft.com/office/2006/coverPageProps' " w:xpath="/ns0:CoverPageProperties[1]/ns0:PublishDate[1]" w:storeItemID="{55AF091B-3C7A-41E3-B477-F2FDAA23CFDA}"/>
        <w:date w:fullDate="2024-08-07T00:00:00Z">
          <w:dateFormat w:val="M/d/yyyy"/>
          <w:lid w:val="en-US"/>
          <w:storeMappedDataAs w:val="dateTime"/>
          <w:calendar w:val="gregorian"/>
        </w:date>
      </w:sdtPr>
      <w:sdtContent>
        <w:p w:rsidR="002C7AA6" w:rsidRPr="00F06B97" w:rsidP="00F06B97" w14:paraId="687E9BEE" w14:textId="31D16F49">
          <w:pPr>
            <w:spacing w:line="276" w:lineRule="auto"/>
            <w:jc w:val="center"/>
            <w:rPr>
              <w:rFonts w:ascii="Arial Nova" w:hAnsi="Arial Nova"/>
            </w:rPr>
          </w:pPr>
          <w:r>
            <w:rPr>
              <w:rFonts w:ascii="Arial Nova" w:hAnsi="Arial Nova"/>
              <w:color w:val="808080"/>
            </w:rPr>
            <w:t>8/7/2024</w:t>
          </w:r>
        </w:p>
      </w:sdtContent>
    </w:sdt>
    <w:p w:rsidR="003635DF" w:rsidRPr="00F06B97" w:rsidP="00F06B97" w14:paraId="31714A72" w14:textId="1ED097D1">
      <w:pPr>
        <w:spacing w:line="276" w:lineRule="auto"/>
        <w:rPr>
          <w:rFonts w:ascii="Arial Nova" w:hAnsi="Arial Nova"/>
          <w:b/>
        </w:rPr>
        <w:sectPr w:rsidSect="00E503FD">
          <w:headerReference w:type="default" r:id="rId8"/>
          <w:footerReference w:type="default" r:id="rId9"/>
          <w:headerReference w:type="first" r:id="rId10"/>
          <w:pgSz w:w="12240" w:h="15840" w:code="1"/>
          <w:pgMar w:top="720" w:right="1440" w:bottom="1890" w:left="1440" w:header="270" w:footer="720" w:gutter="0"/>
          <w:cols w:space="720"/>
          <w:vAlign w:val="center"/>
          <w:titlePg/>
          <w:docGrid w:linePitch="360"/>
        </w:sectPr>
      </w:pPr>
    </w:p>
    <w:p w:rsidR="00A22740" w:rsidRPr="00F06B97" w:rsidP="00F06B97" w14:paraId="1E18EB75" w14:textId="77777777">
      <w:pPr>
        <w:pStyle w:val="TOC1"/>
        <w:spacing w:line="276" w:lineRule="auto"/>
        <w:rPr>
          <w:rFonts w:ascii="Arial Nova" w:hAnsi="Arial Nova"/>
        </w:rPr>
      </w:pPr>
    </w:p>
    <w:p w:rsidR="008A46F0" w:rsidRPr="00F06B97" w:rsidP="00F06B97" w14:paraId="5C9530BB" w14:textId="1F1C5117">
      <w:pPr>
        <w:pStyle w:val="TOC1"/>
        <w:spacing w:line="276" w:lineRule="auto"/>
        <w:rPr>
          <w:rFonts w:ascii="Arial Nova" w:hAnsi="Arial Nova"/>
        </w:rPr>
      </w:pPr>
      <w:r w:rsidRPr="00F06B97">
        <w:rPr>
          <w:rFonts w:ascii="Arial Nova" w:hAnsi="Arial Nova"/>
        </w:rPr>
        <w:t>TABLE OF CONTENTS</w:t>
      </w:r>
    </w:p>
    <w:p w:rsidR="00A8589D" w14:paraId="3DBEB570" w14:textId="3DE0A1BF">
      <w:pPr>
        <w:pStyle w:val="TOC2"/>
        <w:rPr>
          <w:rFonts w:asciiTheme="minorHAnsi" w:eastAsiaTheme="minorEastAsia" w:hAnsiTheme="minorHAnsi" w:cstheme="minorBidi"/>
          <w:noProof/>
          <w:sz w:val="22"/>
          <w:szCs w:val="22"/>
        </w:rPr>
      </w:pPr>
      <w:r w:rsidRPr="00F06B97">
        <w:rPr>
          <w:rFonts w:ascii="Arial Nova" w:hAnsi="Arial Nova"/>
          <w:b/>
          <w:highlight w:val="lightGray"/>
        </w:rPr>
        <w:fldChar w:fldCharType="begin"/>
      </w:r>
      <w:r w:rsidRPr="00F06B97">
        <w:rPr>
          <w:rFonts w:ascii="Arial Nova" w:hAnsi="Arial Nova"/>
          <w:highlight w:val="lightGray"/>
        </w:rPr>
        <w:instrText xml:space="preserve"> TOC \o "1-4" \h \z \u </w:instrText>
      </w:r>
      <w:r w:rsidRPr="00F06B97">
        <w:rPr>
          <w:rFonts w:ascii="Arial Nova" w:hAnsi="Arial Nova"/>
          <w:b/>
          <w:highlight w:val="lightGray"/>
        </w:rPr>
        <w:fldChar w:fldCharType="separate"/>
      </w:r>
    </w:p>
    <w:p w:rsidR="00A8589D" w14:paraId="58434C4C" w14:textId="05507624">
      <w:pPr>
        <w:pStyle w:val="TOC1"/>
        <w:rPr>
          <w:rFonts w:asciiTheme="minorHAnsi" w:eastAsiaTheme="minorEastAsia" w:hAnsiTheme="minorHAnsi" w:cstheme="minorBidi"/>
          <w:b w:val="0"/>
          <w:noProof/>
          <w:sz w:val="22"/>
          <w:szCs w:val="22"/>
        </w:rPr>
      </w:pPr>
      <w:hyperlink w:anchor="_Toc1316552" w:history="1">
        <w:r w:rsidRPr="00ED7351">
          <w:rPr>
            <w:rStyle w:val="Hyperlink"/>
            <w:rFonts w:ascii="Arial Nova" w:hAnsi="Arial Nova"/>
            <w:noProof/>
          </w:rPr>
          <w:t>B. COLLECTIONS OF INFORMATION EMPLOYING STATISTICAL METHODS</w:t>
        </w:r>
        <w:r>
          <w:rPr>
            <w:noProof/>
            <w:webHidden/>
          </w:rPr>
          <w:tab/>
        </w:r>
        <w:r>
          <w:rPr>
            <w:noProof/>
            <w:webHidden/>
          </w:rPr>
          <w:fldChar w:fldCharType="begin"/>
        </w:r>
        <w:r>
          <w:rPr>
            <w:noProof/>
            <w:webHidden/>
          </w:rPr>
          <w:instrText xml:space="preserve"> PAGEREF _Toc1316552 \h </w:instrText>
        </w:r>
        <w:r>
          <w:rPr>
            <w:noProof/>
            <w:webHidden/>
          </w:rPr>
          <w:fldChar w:fldCharType="separate"/>
        </w:r>
        <w:r w:rsidR="00F90C2C">
          <w:rPr>
            <w:noProof/>
            <w:webHidden/>
          </w:rPr>
          <w:t>3</w:t>
        </w:r>
        <w:r>
          <w:rPr>
            <w:noProof/>
            <w:webHidden/>
          </w:rPr>
          <w:fldChar w:fldCharType="end"/>
        </w:r>
      </w:hyperlink>
    </w:p>
    <w:p w:rsidR="00A8589D" w14:paraId="28D2EBCF" w14:textId="5420CC83">
      <w:pPr>
        <w:pStyle w:val="TOC2"/>
        <w:rPr>
          <w:rFonts w:asciiTheme="minorHAnsi" w:eastAsiaTheme="minorEastAsia" w:hAnsiTheme="minorHAnsi" w:cstheme="minorBidi"/>
          <w:noProof/>
          <w:sz w:val="22"/>
          <w:szCs w:val="22"/>
        </w:rPr>
      </w:pPr>
      <w:hyperlink w:anchor="_Toc1316553" w:history="1">
        <w:r w:rsidRPr="00ED7351">
          <w:rPr>
            <w:rStyle w:val="Hyperlink"/>
            <w:rFonts w:ascii="Arial Nova" w:hAnsi="Arial Nova"/>
            <w:i/>
            <w:noProof/>
          </w:rPr>
          <w:t>B1. Respondent Universe and Sampling Methods</w:t>
        </w:r>
        <w:r>
          <w:rPr>
            <w:noProof/>
            <w:webHidden/>
          </w:rPr>
          <w:tab/>
        </w:r>
        <w:r>
          <w:rPr>
            <w:noProof/>
            <w:webHidden/>
          </w:rPr>
          <w:fldChar w:fldCharType="begin"/>
        </w:r>
        <w:r>
          <w:rPr>
            <w:noProof/>
            <w:webHidden/>
          </w:rPr>
          <w:instrText xml:space="preserve"> PAGEREF _Toc1316553 \h </w:instrText>
        </w:r>
        <w:r>
          <w:rPr>
            <w:noProof/>
            <w:webHidden/>
          </w:rPr>
          <w:fldChar w:fldCharType="separate"/>
        </w:r>
        <w:r w:rsidR="00F90C2C">
          <w:rPr>
            <w:noProof/>
            <w:webHidden/>
          </w:rPr>
          <w:t>3</w:t>
        </w:r>
        <w:r>
          <w:rPr>
            <w:noProof/>
            <w:webHidden/>
          </w:rPr>
          <w:fldChar w:fldCharType="end"/>
        </w:r>
      </w:hyperlink>
    </w:p>
    <w:p w:rsidR="00A8589D" w14:paraId="3EAD22C4" w14:textId="3F885425">
      <w:pPr>
        <w:pStyle w:val="TOC2"/>
        <w:rPr>
          <w:rFonts w:asciiTheme="minorHAnsi" w:eastAsiaTheme="minorEastAsia" w:hAnsiTheme="minorHAnsi" w:cstheme="minorBidi"/>
          <w:noProof/>
          <w:sz w:val="22"/>
          <w:szCs w:val="22"/>
        </w:rPr>
      </w:pPr>
      <w:hyperlink w:anchor="_Toc1316554" w:history="1">
        <w:r w:rsidRPr="00ED7351">
          <w:rPr>
            <w:rStyle w:val="Hyperlink"/>
            <w:rFonts w:ascii="Arial Nova" w:hAnsi="Arial Nova"/>
            <w:i/>
            <w:noProof/>
          </w:rPr>
          <w:t>B2. Procedures for the Collection of Information</w:t>
        </w:r>
        <w:r>
          <w:rPr>
            <w:noProof/>
            <w:webHidden/>
          </w:rPr>
          <w:tab/>
        </w:r>
        <w:r>
          <w:rPr>
            <w:noProof/>
            <w:webHidden/>
          </w:rPr>
          <w:fldChar w:fldCharType="begin"/>
        </w:r>
        <w:r>
          <w:rPr>
            <w:noProof/>
            <w:webHidden/>
          </w:rPr>
          <w:instrText xml:space="preserve"> PAGEREF _Toc1316554 \h </w:instrText>
        </w:r>
        <w:r>
          <w:rPr>
            <w:noProof/>
            <w:webHidden/>
          </w:rPr>
          <w:fldChar w:fldCharType="separate"/>
        </w:r>
        <w:r w:rsidR="00F90C2C">
          <w:rPr>
            <w:noProof/>
            <w:webHidden/>
          </w:rPr>
          <w:t>3</w:t>
        </w:r>
        <w:r>
          <w:rPr>
            <w:noProof/>
            <w:webHidden/>
          </w:rPr>
          <w:fldChar w:fldCharType="end"/>
        </w:r>
      </w:hyperlink>
    </w:p>
    <w:p w:rsidR="00A8589D" w14:paraId="131B8662" w14:textId="5D3A3EB3">
      <w:pPr>
        <w:pStyle w:val="TOC2"/>
        <w:rPr>
          <w:rFonts w:asciiTheme="minorHAnsi" w:eastAsiaTheme="minorEastAsia" w:hAnsiTheme="minorHAnsi" w:cstheme="minorBidi"/>
          <w:noProof/>
          <w:sz w:val="22"/>
          <w:szCs w:val="22"/>
        </w:rPr>
      </w:pPr>
      <w:hyperlink w:anchor="_Toc1316555" w:history="1">
        <w:r w:rsidRPr="00ED7351">
          <w:rPr>
            <w:rStyle w:val="Hyperlink"/>
            <w:rFonts w:ascii="Arial Nova" w:hAnsi="Arial Nova"/>
            <w:i/>
            <w:noProof/>
          </w:rPr>
          <w:t>B3. Methods to Maximize Response Rates and Deal with No Response</w:t>
        </w:r>
        <w:r>
          <w:rPr>
            <w:noProof/>
            <w:webHidden/>
          </w:rPr>
          <w:tab/>
        </w:r>
        <w:r>
          <w:rPr>
            <w:noProof/>
            <w:webHidden/>
          </w:rPr>
          <w:fldChar w:fldCharType="begin"/>
        </w:r>
        <w:r>
          <w:rPr>
            <w:noProof/>
            <w:webHidden/>
          </w:rPr>
          <w:instrText xml:space="preserve"> PAGEREF _Toc1316555 \h </w:instrText>
        </w:r>
        <w:r>
          <w:rPr>
            <w:noProof/>
            <w:webHidden/>
          </w:rPr>
          <w:fldChar w:fldCharType="separate"/>
        </w:r>
        <w:r w:rsidR="00F90C2C">
          <w:rPr>
            <w:noProof/>
            <w:webHidden/>
          </w:rPr>
          <w:t>4</w:t>
        </w:r>
        <w:r>
          <w:rPr>
            <w:noProof/>
            <w:webHidden/>
          </w:rPr>
          <w:fldChar w:fldCharType="end"/>
        </w:r>
      </w:hyperlink>
    </w:p>
    <w:p w:rsidR="00A8589D" w14:paraId="21FF1487" w14:textId="55408B09">
      <w:pPr>
        <w:pStyle w:val="TOC2"/>
        <w:rPr>
          <w:rFonts w:asciiTheme="minorHAnsi" w:eastAsiaTheme="minorEastAsia" w:hAnsiTheme="minorHAnsi" w:cstheme="minorBidi"/>
          <w:noProof/>
          <w:sz w:val="22"/>
          <w:szCs w:val="22"/>
        </w:rPr>
      </w:pPr>
      <w:hyperlink w:anchor="_Toc1316556" w:history="1">
        <w:r w:rsidRPr="00ED7351">
          <w:rPr>
            <w:rStyle w:val="Hyperlink"/>
            <w:rFonts w:ascii="Arial Nova" w:hAnsi="Arial Nova"/>
            <w:i/>
            <w:noProof/>
          </w:rPr>
          <w:t>B4. Tests of Procedures or Methods to be Undertaken</w:t>
        </w:r>
        <w:r>
          <w:rPr>
            <w:noProof/>
            <w:webHidden/>
          </w:rPr>
          <w:tab/>
        </w:r>
        <w:r>
          <w:rPr>
            <w:noProof/>
            <w:webHidden/>
          </w:rPr>
          <w:fldChar w:fldCharType="begin"/>
        </w:r>
        <w:r>
          <w:rPr>
            <w:noProof/>
            <w:webHidden/>
          </w:rPr>
          <w:instrText xml:space="preserve"> PAGEREF _Toc1316556 \h </w:instrText>
        </w:r>
        <w:r>
          <w:rPr>
            <w:noProof/>
            <w:webHidden/>
          </w:rPr>
          <w:fldChar w:fldCharType="separate"/>
        </w:r>
        <w:r w:rsidR="00F90C2C">
          <w:rPr>
            <w:noProof/>
            <w:webHidden/>
          </w:rPr>
          <w:t>5</w:t>
        </w:r>
        <w:r>
          <w:rPr>
            <w:noProof/>
            <w:webHidden/>
          </w:rPr>
          <w:fldChar w:fldCharType="end"/>
        </w:r>
      </w:hyperlink>
    </w:p>
    <w:p w:rsidR="00A8589D" w14:paraId="51C337FD" w14:textId="5A4ABD79">
      <w:pPr>
        <w:pStyle w:val="TOC2"/>
        <w:rPr>
          <w:rFonts w:asciiTheme="minorHAnsi" w:eastAsiaTheme="minorEastAsia" w:hAnsiTheme="minorHAnsi" w:cstheme="minorBidi"/>
          <w:noProof/>
          <w:sz w:val="22"/>
          <w:szCs w:val="22"/>
        </w:rPr>
      </w:pPr>
      <w:hyperlink w:anchor="_Toc1316557" w:history="1">
        <w:r w:rsidRPr="00ED7351">
          <w:rPr>
            <w:rStyle w:val="Hyperlink"/>
            <w:rFonts w:ascii="Arial Nova" w:hAnsi="Arial Nova"/>
            <w:i/>
            <w:noProof/>
          </w:rPr>
          <w:t>B5. Individuals Consulted on Statistical Aspects and Individuals Collecting and/or Analyzing Data</w:t>
        </w:r>
        <w:r>
          <w:rPr>
            <w:noProof/>
            <w:webHidden/>
          </w:rPr>
          <w:tab/>
        </w:r>
        <w:r>
          <w:rPr>
            <w:noProof/>
            <w:webHidden/>
          </w:rPr>
          <w:fldChar w:fldCharType="begin"/>
        </w:r>
        <w:r>
          <w:rPr>
            <w:noProof/>
            <w:webHidden/>
          </w:rPr>
          <w:instrText xml:space="preserve"> PAGEREF _Toc1316557 \h </w:instrText>
        </w:r>
        <w:r>
          <w:rPr>
            <w:noProof/>
            <w:webHidden/>
          </w:rPr>
          <w:fldChar w:fldCharType="separate"/>
        </w:r>
        <w:r w:rsidR="00F90C2C">
          <w:rPr>
            <w:noProof/>
            <w:webHidden/>
          </w:rPr>
          <w:t>5</w:t>
        </w:r>
        <w:r>
          <w:rPr>
            <w:noProof/>
            <w:webHidden/>
          </w:rPr>
          <w:fldChar w:fldCharType="end"/>
        </w:r>
      </w:hyperlink>
    </w:p>
    <w:p w:rsidR="00A8589D" w14:paraId="4947C08C" w14:textId="2891C1FC">
      <w:pPr>
        <w:pStyle w:val="TOC1"/>
        <w:rPr>
          <w:rFonts w:asciiTheme="minorHAnsi" w:eastAsiaTheme="minorEastAsia" w:hAnsiTheme="minorHAnsi" w:cstheme="minorBidi"/>
          <w:b w:val="0"/>
          <w:noProof/>
          <w:sz w:val="22"/>
          <w:szCs w:val="22"/>
        </w:rPr>
      </w:pPr>
      <w:hyperlink w:anchor="_Toc1316558" w:history="1">
        <w:r w:rsidRPr="00ED7351">
          <w:rPr>
            <w:rStyle w:val="Hyperlink"/>
            <w:rFonts w:ascii="Arial Nova" w:hAnsi="Arial Nova"/>
            <w:noProof/>
          </w:rPr>
          <w:t>REFERENCES</w:t>
        </w:r>
        <w:r>
          <w:rPr>
            <w:noProof/>
            <w:webHidden/>
          </w:rPr>
          <w:tab/>
        </w:r>
        <w:r>
          <w:rPr>
            <w:noProof/>
            <w:webHidden/>
          </w:rPr>
          <w:fldChar w:fldCharType="begin"/>
        </w:r>
        <w:r>
          <w:rPr>
            <w:noProof/>
            <w:webHidden/>
          </w:rPr>
          <w:instrText xml:space="preserve"> PAGEREF _Toc1316558 \h </w:instrText>
        </w:r>
        <w:r>
          <w:rPr>
            <w:noProof/>
            <w:webHidden/>
          </w:rPr>
          <w:fldChar w:fldCharType="separate"/>
        </w:r>
        <w:r w:rsidR="00F90C2C">
          <w:rPr>
            <w:noProof/>
            <w:webHidden/>
          </w:rPr>
          <w:t>5</w:t>
        </w:r>
        <w:r>
          <w:rPr>
            <w:noProof/>
            <w:webHidden/>
          </w:rPr>
          <w:fldChar w:fldCharType="end"/>
        </w:r>
      </w:hyperlink>
    </w:p>
    <w:p w:rsidR="00C7059A" w:rsidRPr="00C37583" w:rsidP="00C7059A" w14:paraId="7B3E9E10" w14:textId="65AE56B3">
      <w:pPr>
        <w:rPr>
          <w:rFonts w:ascii="Arial Nova" w:hAnsi="Arial Nova"/>
          <w:b/>
          <w:color w:val="F79646" w:themeColor="accent6"/>
        </w:rPr>
      </w:pPr>
      <w:r w:rsidRPr="00F06B97">
        <w:rPr>
          <w:rFonts w:ascii="Arial Nova" w:hAnsi="Arial Nova"/>
          <w:highlight w:val="lightGray"/>
        </w:rPr>
        <w:fldChar w:fldCharType="end"/>
      </w:r>
      <w:bookmarkStart w:id="1" w:name="_Hlk522972351"/>
    </w:p>
    <w:p w:rsidR="00E1579B" w:rsidRPr="00B61E98" w:rsidP="00E1579B" w14:paraId="39E3C675" w14:textId="2EEC3A58">
      <w:pPr>
        <w:spacing w:line="276" w:lineRule="auto"/>
        <w:rPr>
          <w:rFonts w:ascii="Arial Nova" w:hAnsi="Arial Nova"/>
          <w:color w:val="FFFFFF" w:themeColor="background1"/>
        </w:rPr>
      </w:pPr>
    </w:p>
    <w:p w:rsidR="005867E3" w:rsidRPr="00A8589D" w:rsidP="00E1579B" w14:paraId="71633E93" w14:textId="2C22DA36">
      <w:pPr>
        <w:spacing w:line="276" w:lineRule="auto"/>
        <w:rPr>
          <w:rStyle w:val="Hyperlink"/>
          <w:rFonts w:ascii="Arial Nova" w:hAnsi="Arial Nova"/>
          <w:b/>
          <w:color w:val="auto"/>
          <w:u w:val="none"/>
        </w:rPr>
      </w:pPr>
      <w:r w:rsidRPr="00F06B97">
        <w:rPr>
          <w:rFonts w:ascii="Arial Nova" w:hAnsi="Arial Nova"/>
          <w:b/>
        </w:rPr>
        <w:fldChar w:fldCharType="begin"/>
      </w:r>
      <w:r w:rsidRPr="00F06B97">
        <w:rPr>
          <w:rFonts w:ascii="Arial Nova" w:hAnsi="Arial Nova"/>
          <w:b/>
        </w:rPr>
        <w:instrText xml:space="preserve"> HYPERLINK  \l "_REFERENCES_(Tool_Tip:" \o "Tool Tip: You may copy and paste your list of Attachments from SSA or fill in below)" </w:instrText>
      </w:r>
      <w:r w:rsidRPr="00F06B97">
        <w:rPr>
          <w:rFonts w:ascii="Arial Nova" w:hAnsi="Arial Nova"/>
          <w:b/>
        </w:rPr>
        <w:fldChar w:fldCharType="separate"/>
      </w:r>
      <w:r w:rsidRPr="00A8589D">
        <w:rPr>
          <w:rStyle w:val="Hyperlink"/>
          <w:rFonts w:ascii="Arial Nova" w:hAnsi="Arial Nova"/>
          <w:b/>
          <w:color w:val="auto"/>
          <w:u w:val="none"/>
        </w:rPr>
        <w:t>ATTACHMENTS</w:t>
      </w:r>
    </w:p>
    <w:p w:rsidR="00060FCF" w:rsidRPr="00F8714F" w:rsidP="00443B4D" w14:paraId="56737B6A" w14:textId="55006F9C">
      <w:pPr>
        <w:spacing w:line="276" w:lineRule="auto"/>
        <w:ind w:left="360" w:hanging="180"/>
        <w:rPr>
          <w:rFonts w:ascii="Arial Nova" w:hAnsi="Arial Nova"/>
          <w:i/>
          <w:color w:val="F79646" w:themeColor="accent6"/>
        </w:rPr>
      </w:pPr>
      <w:r w:rsidRPr="00F06B97">
        <w:rPr>
          <w:rFonts w:ascii="Arial Nova" w:hAnsi="Arial Nova"/>
          <w:b/>
        </w:rPr>
        <w:fldChar w:fldCharType="end"/>
      </w:r>
      <w:bookmarkStart w:id="2" w:name="_Toc329519280"/>
      <w:bookmarkStart w:id="3" w:name="_Toc511934869"/>
      <w:bookmarkEnd w:id="1"/>
    </w:p>
    <w:p w:rsidR="00443B4D" w:rsidRPr="00443B4D" w:rsidP="00443B4D" w14:paraId="685CCCAD" w14:textId="77777777">
      <w:pPr>
        <w:tabs>
          <w:tab w:val="left" w:pos="720"/>
          <w:tab w:val="right" w:pos="9360"/>
        </w:tabs>
        <w:spacing w:after="240"/>
        <w:ind w:left="720" w:hanging="720"/>
        <w:contextualSpacing/>
        <w:rPr>
          <w:rFonts w:ascii="Arial Nova" w:eastAsia="Calibri" w:hAnsi="Arial Nova" w:cs="Arial"/>
        </w:rPr>
      </w:pPr>
      <w:r w:rsidRPr="00443B4D">
        <w:rPr>
          <w:rFonts w:ascii="Arial Nova" w:eastAsia="Calibri" w:hAnsi="Arial Nova" w:cs="Arial"/>
        </w:rPr>
        <w:t>1.</w:t>
      </w:r>
      <w:r w:rsidRPr="00443B4D">
        <w:rPr>
          <w:rFonts w:ascii="Arial Nova" w:eastAsia="Calibri" w:hAnsi="Arial Nova" w:cs="Arial"/>
        </w:rPr>
        <w:tab/>
        <w:t>Public Health Service Act [42 U.S.C. 241]; Oral health promotion and disease prevention [Section 247b-14]</w:t>
      </w:r>
    </w:p>
    <w:p w:rsidR="00443B4D" w:rsidRPr="00443B4D" w:rsidP="00443B4D" w14:paraId="4B2504B4" w14:textId="77777777">
      <w:pPr>
        <w:tabs>
          <w:tab w:val="left" w:pos="720"/>
        </w:tabs>
        <w:ind w:left="720" w:hanging="720"/>
        <w:contextualSpacing/>
        <w:rPr>
          <w:rFonts w:ascii="Arial Nova" w:eastAsia="Calibri" w:hAnsi="Arial Nova" w:cs="Arial"/>
        </w:rPr>
      </w:pPr>
      <w:r w:rsidRPr="00443B4D">
        <w:rPr>
          <w:rFonts w:ascii="Arial Nova" w:eastAsia="Calibri" w:hAnsi="Arial Nova" w:cs="Arial"/>
        </w:rPr>
        <w:t xml:space="preserve">2a. </w:t>
      </w:r>
      <w:r w:rsidRPr="00443B4D">
        <w:rPr>
          <w:rFonts w:ascii="Arial Nova" w:eastAsia="Calibri" w:hAnsi="Arial Nova" w:cs="Arial"/>
        </w:rPr>
        <w:tab/>
        <w:t>Instruction manual</w:t>
      </w:r>
    </w:p>
    <w:p w:rsidR="00443B4D" w:rsidRPr="00443B4D" w:rsidP="00443B4D" w14:paraId="663250E5" w14:textId="77777777">
      <w:pPr>
        <w:tabs>
          <w:tab w:val="left" w:pos="720"/>
        </w:tabs>
        <w:ind w:left="720" w:hanging="720"/>
        <w:contextualSpacing/>
        <w:rPr>
          <w:rFonts w:ascii="Arial Nova" w:eastAsia="Calibri" w:hAnsi="Arial Nova" w:cs="Arial"/>
        </w:rPr>
      </w:pPr>
      <w:r w:rsidRPr="00443B4D">
        <w:rPr>
          <w:rFonts w:ascii="Arial Nova" w:eastAsia="Calibri" w:hAnsi="Arial Nova" w:cs="Arial"/>
        </w:rPr>
        <w:t>2b.</w:t>
      </w:r>
      <w:r w:rsidRPr="00443B4D">
        <w:rPr>
          <w:rFonts w:ascii="Arial Nova" w:eastAsia="Calibri" w:hAnsi="Arial Nova" w:cs="Arial"/>
        </w:rPr>
        <w:tab/>
        <w:t>Supplemental guidance on sampling design</w:t>
      </w:r>
    </w:p>
    <w:p w:rsidR="00443B4D" w:rsidRPr="00443B4D" w:rsidP="00443B4D" w14:paraId="3356436C" w14:textId="77777777">
      <w:pPr>
        <w:tabs>
          <w:tab w:val="left" w:pos="720"/>
        </w:tabs>
        <w:ind w:left="720" w:hanging="720"/>
        <w:contextualSpacing/>
        <w:rPr>
          <w:rFonts w:ascii="Arial Nova" w:eastAsia="Calibri" w:hAnsi="Arial Nova" w:cs="Arial"/>
        </w:rPr>
      </w:pPr>
      <w:r w:rsidRPr="00443B4D">
        <w:rPr>
          <w:rFonts w:ascii="Arial Nova" w:eastAsia="Calibri" w:hAnsi="Arial Nova" w:cs="Arial"/>
        </w:rPr>
        <w:t xml:space="preserve">2c. </w:t>
      </w:r>
      <w:r w:rsidRPr="00443B4D">
        <w:rPr>
          <w:rFonts w:ascii="Arial Nova" w:eastAsia="Calibri" w:hAnsi="Arial Nova" w:cs="Arial"/>
        </w:rPr>
        <w:tab/>
        <w:t>Supplemental guidance on data analysis</w:t>
      </w:r>
    </w:p>
    <w:p w:rsidR="00443B4D" w:rsidRPr="00443B4D" w:rsidP="00443B4D" w14:paraId="0F656519" w14:textId="77777777">
      <w:pPr>
        <w:tabs>
          <w:tab w:val="left" w:pos="720"/>
        </w:tabs>
        <w:ind w:left="720" w:hanging="720"/>
        <w:contextualSpacing/>
        <w:rPr>
          <w:rFonts w:ascii="Arial Nova" w:eastAsia="Calibri" w:hAnsi="Arial Nova" w:cs="Arial"/>
        </w:rPr>
      </w:pPr>
      <w:r w:rsidRPr="00443B4D">
        <w:rPr>
          <w:rFonts w:ascii="Arial Nova" w:eastAsia="Calibri" w:hAnsi="Arial Nova" w:cs="Arial"/>
        </w:rPr>
        <w:t>2d.</w:t>
      </w:r>
      <w:r w:rsidRPr="00443B4D">
        <w:rPr>
          <w:rFonts w:ascii="Arial Nova" w:eastAsia="Calibri" w:hAnsi="Arial Nova" w:cs="Arial"/>
        </w:rPr>
        <w:tab/>
        <w:t>Invitation to schools to participate</w:t>
      </w:r>
    </w:p>
    <w:p w:rsidR="00443B4D" w:rsidRPr="00443B4D" w:rsidP="00443B4D" w14:paraId="3FE421E9" w14:textId="77777777">
      <w:pPr>
        <w:tabs>
          <w:tab w:val="left" w:pos="720"/>
        </w:tabs>
        <w:ind w:left="720" w:hanging="720"/>
        <w:contextualSpacing/>
        <w:rPr>
          <w:rFonts w:ascii="Arial Nova" w:eastAsia="Calibri" w:hAnsi="Arial Nova" w:cs="Arial"/>
        </w:rPr>
      </w:pPr>
      <w:r w:rsidRPr="00443B4D">
        <w:rPr>
          <w:rFonts w:ascii="Arial Nova" w:eastAsia="Calibri" w:hAnsi="Arial Nova" w:cs="Arial"/>
        </w:rPr>
        <w:t>2e.</w:t>
      </w:r>
      <w:r w:rsidRPr="00443B4D">
        <w:rPr>
          <w:rFonts w:ascii="Arial Nova" w:eastAsia="Calibri" w:hAnsi="Arial Nova" w:cs="Arial"/>
        </w:rPr>
        <w:tab/>
        <w:t>Consent forms</w:t>
      </w:r>
    </w:p>
    <w:p w:rsidR="00443B4D" w:rsidRPr="00443B4D" w:rsidP="00443B4D" w14:paraId="2DF5B978" w14:textId="77777777">
      <w:pPr>
        <w:tabs>
          <w:tab w:val="left" w:pos="720"/>
        </w:tabs>
        <w:ind w:left="720" w:hanging="720"/>
        <w:contextualSpacing/>
        <w:rPr>
          <w:rFonts w:ascii="Arial Nova" w:eastAsia="Calibri" w:hAnsi="Arial Nova" w:cs="Arial"/>
        </w:rPr>
      </w:pPr>
      <w:r w:rsidRPr="00443B4D">
        <w:rPr>
          <w:rFonts w:ascii="Arial Nova" w:eastAsia="Calibri" w:hAnsi="Arial Nova" w:cs="Arial"/>
        </w:rPr>
        <w:t>2f.</w:t>
      </w:r>
      <w:r w:rsidRPr="00443B4D">
        <w:rPr>
          <w:rFonts w:ascii="Arial Nova" w:eastAsia="Calibri" w:hAnsi="Arial Nova" w:cs="Arial"/>
        </w:rPr>
        <w:tab/>
        <w:t>Screening fields form</w:t>
      </w:r>
    </w:p>
    <w:p w:rsidR="00443B4D" w:rsidRPr="00443B4D" w:rsidP="00443B4D" w14:paraId="46D8F18E" w14:textId="77777777">
      <w:pPr>
        <w:tabs>
          <w:tab w:val="left" w:pos="720"/>
        </w:tabs>
        <w:ind w:left="720" w:hanging="720"/>
        <w:contextualSpacing/>
        <w:rPr>
          <w:rFonts w:ascii="Arial Nova" w:eastAsia="Calibri" w:hAnsi="Arial Nova" w:cs="Arial"/>
        </w:rPr>
      </w:pPr>
      <w:r w:rsidRPr="00443B4D">
        <w:rPr>
          <w:rFonts w:ascii="Arial Nova" w:eastAsia="Calibri" w:hAnsi="Arial Nova" w:cs="Arial"/>
        </w:rPr>
        <w:t>2g.</w:t>
      </w:r>
      <w:r w:rsidRPr="00443B4D">
        <w:rPr>
          <w:rFonts w:ascii="Arial Nova" w:eastAsia="Calibri" w:hAnsi="Arial Nova" w:cs="Arial"/>
        </w:rPr>
        <w:tab/>
        <w:t>Notice of screening results</w:t>
      </w:r>
    </w:p>
    <w:p w:rsidR="00443B4D" w:rsidRPr="00443B4D" w:rsidP="00443B4D" w14:paraId="0BB7C0F0" w14:textId="77777777">
      <w:pPr>
        <w:tabs>
          <w:tab w:val="left" w:pos="720"/>
        </w:tabs>
        <w:ind w:left="720" w:hanging="720"/>
        <w:contextualSpacing/>
        <w:rPr>
          <w:rFonts w:ascii="Arial Nova" w:eastAsia="Calibri" w:hAnsi="Arial Nova" w:cs="Arial"/>
        </w:rPr>
      </w:pPr>
      <w:r w:rsidRPr="00443B4D">
        <w:rPr>
          <w:rFonts w:ascii="Arial Nova" w:eastAsia="Calibri" w:hAnsi="Arial Nova" w:cs="Arial"/>
        </w:rPr>
        <w:t xml:space="preserve">2h. </w:t>
      </w:r>
      <w:r w:rsidRPr="00443B4D">
        <w:rPr>
          <w:rFonts w:ascii="Arial Nova" w:eastAsia="Calibri" w:hAnsi="Arial Nova" w:cs="Arial"/>
        </w:rPr>
        <w:tab/>
        <w:t>Request and reminder email to state respondents for data</w:t>
      </w:r>
    </w:p>
    <w:p w:rsidR="00443B4D" w:rsidRPr="00443B4D" w:rsidP="00443B4D" w14:paraId="23715D54" w14:textId="77777777">
      <w:pPr>
        <w:tabs>
          <w:tab w:val="left" w:pos="720"/>
        </w:tabs>
        <w:ind w:left="720" w:hanging="720"/>
        <w:contextualSpacing/>
        <w:rPr>
          <w:rFonts w:ascii="Arial Nova" w:eastAsia="Calibri" w:hAnsi="Arial Nova" w:cs="Arial"/>
        </w:rPr>
      </w:pPr>
      <w:r w:rsidRPr="00443B4D">
        <w:rPr>
          <w:rFonts w:ascii="Arial Nova" w:eastAsia="Calibri" w:hAnsi="Arial Nova" w:cs="Arial"/>
        </w:rPr>
        <w:t>2i.</w:t>
      </w:r>
      <w:r w:rsidRPr="00443B4D">
        <w:rPr>
          <w:rFonts w:ascii="Arial Nova" w:eastAsia="Calibri" w:hAnsi="Arial Nova" w:cs="Arial"/>
        </w:rPr>
        <w:tab/>
        <w:t>Data form submitted by state respondents</w:t>
      </w:r>
    </w:p>
    <w:p w:rsidR="00443B4D" w:rsidRPr="00443B4D" w:rsidP="00443B4D" w14:paraId="4F162473" w14:textId="11458F65">
      <w:pPr>
        <w:tabs>
          <w:tab w:val="left" w:pos="720"/>
        </w:tabs>
        <w:ind w:left="720" w:hanging="720"/>
        <w:contextualSpacing/>
        <w:rPr>
          <w:rFonts w:ascii="Arial Nova" w:eastAsia="Calibri" w:hAnsi="Arial Nova" w:cs="Arial"/>
        </w:rPr>
      </w:pPr>
      <w:r w:rsidRPr="00443B4D">
        <w:rPr>
          <w:rFonts w:ascii="Arial Nova" w:eastAsia="Calibri" w:hAnsi="Arial Nova" w:cs="Arial"/>
        </w:rPr>
        <w:t>3a.</w:t>
      </w:r>
      <w:r w:rsidRPr="00443B4D">
        <w:rPr>
          <w:rFonts w:ascii="Arial Nova" w:eastAsia="Calibri" w:hAnsi="Arial Nova" w:cs="Arial"/>
        </w:rPr>
        <w:tab/>
      </w:r>
      <w:r w:rsidRPr="00443B4D" w:rsidR="00887CAC">
        <w:rPr>
          <w:rFonts w:ascii="Arial Nova" w:eastAsia="Calibri" w:hAnsi="Arial Nova" w:cs="Arial"/>
        </w:rPr>
        <w:t>60-day</w:t>
      </w:r>
      <w:r w:rsidRPr="00443B4D">
        <w:rPr>
          <w:rFonts w:ascii="Arial Nova" w:eastAsia="Calibri" w:hAnsi="Arial Nova" w:cs="Arial"/>
        </w:rPr>
        <w:t xml:space="preserve"> Federal Register Notice</w:t>
      </w:r>
    </w:p>
    <w:p w:rsidR="00443B4D" w:rsidRPr="00443B4D" w:rsidP="00443B4D" w14:paraId="1F812DD1" w14:textId="34CD5E22">
      <w:pPr>
        <w:tabs>
          <w:tab w:val="left" w:pos="720"/>
        </w:tabs>
        <w:ind w:left="720" w:hanging="720"/>
        <w:contextualSpacing/>
        <w:rPr>
          <w:rFonts w:ascii="Arial Nova" w:eastAsia="Calibri" w:hAnsi="Arial Nova" w:cs="Arial"/>
        </w:rPr>
      </w:pPr>
      <w:r w:rsidRPr="00443B4D">
        <w:rPr>
          <w:rFonts w:ascii="Arial Nova" w:eastAsia="Calibri" w:hAnsi="Arial Nova" w:cs="Arial"/>
        </w:rPr>
        <w:t xml:space="preserve">3b. </w:t>
      </w:r>
      <w:r w:rsidRPr="00443B4D">
        <w:rPr>
          <w:rFonts w:ascii="Arial Nova" w:eastAsia="Calibri" w:hAnsi="Arial Nova" w:cs="Arial"/>
        </w:rPr>
        <w:tab/>
      </w:r>
      <w:r w:rsidRPr="00443B4D" w:rsidR="00887CAC">
        <w:rPr>
          <w:rFonts w:ascii="Arial Nova" w:eastAsia="Calibri" w:hAnsi="Arial Nova" w:cs="Arial"/>
        </w:rPr>
        <w:t>60-day</w:t>
      </w:r>
      <w:r w:rsidRPr="00443B4D">
        <w:rPr>
          <w:rFonts w:ascii="Arial Nova" w:eastAsia="Calibri" w:hAnsi="Arial Nova" w:cs="Arial"/>
        </w:rPr>
        <w:t xml:space="preserve"> Federal Register Notice public comments and agency response</w:t>
      </w:r>
    </w:p>
    <w:p w:rsidR="00443B4D" w:rsidRPr="00443B4D" w:rsidP="00443B4D" w14:paraId="39C75CD4" w14:textId="77777777">
      <w:pPr>
        <w:tabs>
          <w:tab w:val="left" w:pos="720"/>
        </w:tabs>
        <w:ind w:left="720" w:hanging="720"/>
        <w:contextualSpacing/>
        <w:rPr>
          <w:rFonts w:ascii="Arial Nova" w:eastAsia="Calibri" w:hAnsi="Arial Nova" w:cs="Arial"/>
        </w:rPr>
      </w:pPr>
      <w:r w:rsidRPr="00443B4D">
        <w:rPr>
          <w:rFonts w:ascii="Arial Nova" w:eastAsia="Calibri" w:hAnsi="Arial Nova" w:cs="Arial"/>
        </w:rPr>
        <w:t>4.</w:t>
      </w:r>
      <w:r w:rsidRPr="00443B4D">
        <w:rPr>
          <w:rFonts w:ascii="Arial Nova" w:eastAsia="Calibri" w:hAnsi="Arial Nova" w:cs="Arial"/>
        </w:rPr>
        <w:tab/>
        <w:t>Institutional Review Board non-research determination</w:t>
      </w:r>
    </w:p>
    <w:p w:rsidR="00443B4D" w:rsidRPr="00443B4D" w:rsidP="00443B4D" w14:paraId="304109CF" w14:textId="77777777">
      <w:pPr>
        <w:tabs>
          <w:tab w:val="left" w:pos="720"/>
        </w:tabs>
        <w:spacing w:after="160"/>
        <w:ind w:left="720" w:hanging="720"/>
        <w:contextualSpacing/>
        <w:rPr>
          <w:rFonts w:ascii="Arial Nova" w:eastAsia="Calibri" w:hAnsi="Arial Nova" w:cs="Arial"/>
        </w:rPr>
      </w:pPr>
      <w:r w:rsidRPr="00443B4D">
        <w:rPr>
          <w:rFonts w:ascii="Arial Nova" w:eastAsia="Calibri" w:hAnsi="Arial Nova" w:cs="Arial"/>
        </w:rPr>
        <w:t>5.</w:t>
      </w:r>
      <w:r w:rsidRPr="00443B4D">
        <w:rPr>
          <w:rFonts w:ascii="Arial Nova" w:eastAsia="Calibri" w:hAnsi="Arial Nova" w:cs="Arial"/>
        </w:rPr>
        <w:tab/>
        <w:t>ASTDD sample screening budget</w:t>
      </w:r>
    </w:p>
    <w:p w:rsidR="00443B4D" w:rsidRPr="00443B4D" w:rsidP="00443B4D" w14:paraId="4A22070A" w14:textId="77777777">
      <w:pPr>
        <w:tabs>
          <w:tab w:val="right" w:pos="9360"/>
        </w:tabs>
        <w:spacing w:after="240" w:line="480" w:lineRule="auto"/>
        <w:rPr>
          <w:b/>
          <w:sz w:val="28"/>
        </w:rPr>
      </w:pPr>
    </w:p>
    <w:p w:rsidR="00060FCF" w:rsidP="00F06B97" w14:paraId="504C8270" w14:textId="458F746C">
      <w:pPr>
        <w:spacing w:line="276" w:lineRule="auto"/>
        <w:outlineLvl w:val="0"/>
        <w:rPr>
          <w:rFonts w:ascii="Arial Nova" w:hAnsi="Arial Nova"/>
          <w:i/>
        </w:rPr>
      </w:pPr>
    </w:p>
    <w:p w:rsidR="002C63D3" w:rsidRPr="00F06B97" w:rsidP="00F06B97" w14:paraId="56689279" w14:textId="77777777">
      <w:pPr>
        <w:spacing w:line="276" w:lineRule="auto"/>
        <w:outlineLvl w:val="0"/>
        <w:rPr>
          <w:rFonts w:ascii="Arial Nova" w:hAnsi="Arial Nova"/>
          <w:i/>
        </w:rPr>
      </w:pPr>
    </w:p>
    <w:p w:rsidR="00927E21" w:rsidP="00F06B97" w14:paraId="1272F25B" w14:textId="0C9BE486">
      <w:pPr>
        <w:spacing w:line="276" w:lineRule="auto"/>
        <w:outlineLvl w:val="0"/>
        <w:rPr>
          <w:rFonts w:ascii="Arial Nova" w:hAnsi="Arial Nova"/>
          <w:b/>
        </w:rPr>
      </w:pPr>
      <w:bookmarkStart w:id="4" w:name="_Toc1316552"/>
      <w:r w:rsidRPr="00F06B97">
        <w:rPr>
          <w:rFonts w:ascii="Arial Nova" w:hAnsi="Arial Nova"/>
          <w:b/>
        </w:rPr>
        <w:t>B. COLLECTIONS OF INFORMATION EMPLOYING STATISTICAL METHODS</w:t>
      </w:r>
      <w:bookmarkEnd w:id="2"/>
      <w:bookmarkEnd w:id="4"/>
    </w:p>
    <w:p w:rsidR="005A6E22" w:rsidRPr="005A6E22" w:rsidP="005A6E22" w14:paraId="68F940CA" w14:textId="77777777">
      <w:pPr>
        <w:tabs>
          <w:tab w:val="right" w:pos="9360"/>
        </w:tabs>
        <w:spacing w:after="120" w:line="276" w:lineRule="auto"/>
        <w:rPr>
          <w:rFonts w:ascii="Arial Nova" w:hAnsi="Arial Nova"/>
          <w:sz w:val="22"/>
          <w:szCs w:val="22"/>
        </w:rPr>
      </w:pPr>
      <w:r w:rsidRPr="005A6E22">
        <w:rPr>
          <w:rFonts w:ascii="Arial Nova" w:hAnsi="Arial Nova"/>
          <w:sz w:val="22"/>
          <w:szCs w:val="22"/>
        </w:rPr>
        <w:t xml:space="preserve">The oral health Basic Screening Survey (BSS) of school and Head Start children is a state-tailored survey administered and conducted independently by individual states. CDC has been supporting some of the 50 states to build and maintain their oral health surveillance system and </w:t>
      </w:r>
      <w:r w:rsidRPr="005A6E22">
        <w:rPr>
          <w:rFonts w:ascii="Arial Nova" w:hAnsi="Arial Nova"/>
          <w:sz w:val="22"/>
          <w:szCs w:val="22"/>
        </w:rPr>
        <w:t xml:space="preserve">the Association of State and Territorial Dental Directors (ASTDD) to provide technical assistance to states through state and partner cooperative agreements since 2001. Conducting BSS for third graders is a key component of that support. To ensure standardized, quality data collection and analysis, </w:t>
      </w:r>
      <w:bookmarkStart w:id="5" w:name="_Hlk22287023"/>
      <w:r w:rsidRPr="005A6E22">
        <w:rPr>
          <w:rFonts w:ascii="Arial Nova" w:hAnsi="Arial Nova"/>
          <w:sz w:val="22"/>
          <w:szCs w:val="22"/>
        </w:rPr>
        <w:t xml:space="preserve">ASTDD </w:t>
      </w:r>
      <w:bookmarkEnd w:id="5"/>
      <w:r w:rsidRPr="005A6E22">
        <w:rPr>
          <w:rFonts w:ascii="Arial Nova" w:hAnsi="Arial Nova"/>
          <w:sz w:val="22"/>
          <w:szCs w:val="22"/>
        </w:rPr>
        <w:t xml:space="preserve">in consultation with CDC provides the survey protocol in an instruction manual as well as step-by-step guidelines on BSS sampling design, sample size determination, weighting and data analysis (www.astdd.org/basic-screening-survey-tool/) (Attachments 2a–2c). In addition, ASTDD provides customized technical assistance to states, either funded by CDC through the cooperative agreement or paid for by states themselves. States collect and analyze the BSS individual-level data and calculate state-aggregated prevalence data for dental caries and sealants. ASTDD emails states to request state-aggregated data only (Attachments 2h and 2i), then reviews it to ensure that survey design and data meet specific criteria before sending the data set to CDC to be posted on the CDC’s Oral Health Data (OHD) website (www.cdc.gov/oralhealthdata). Though states tailor the BSS to suit their needs and available resources, data quality and standardization are ensured through training and technical assistance provided by ASTDD with CDC support. </w:t>
      </w:r>
    </w:p>
    <w:p w:rsidR="005264A1" w:rsidRPr="00F06B97" w:rsidP="00F06B97" w14:paraId="5F8DEE5C" w14:textId="77777777">
      <w:pPr>
        <w:spacing w:line="276" w:lineRule="auto"/>
        <w:outlineLvl w:val="0"/>
        <w:rPr>
          <w:rFonts w:ascii="Arial Nova" w:hAnsi="Arial Nova"/>
          <w:b/>
        </w:rPr>
      </w:pPr>
    </w:p>
    <w:p w:rsidR="00927E21" w:rsidRPr="00F06B97" w:rsidP="00F06B97" w14:paraId="5EC85909" w14:textId="77777777">
      <w:pPr>
        <w:pStyle w:val="Heading2"/>
        <w:spacing w:line="276" w:lineRule="auto"/>
        <w:rPr>
          <w:rFonts w:ascii="Arial Nova" w:hAnsi="Arial Nova" w:cs="Times New Roman"/>
          <w:i/>
          <w:sz w:val="24"/>
          <w:szCs w:val="24"/>
        </w:rPr>
      </w:pPr>
      <w:bookmarkStart w:id="6" w:name="_Toc329519281"/>
      <w:bookmarkStart w:id="7" w:name="_Toc1316553"/>
      <w:r w:rsidRPr="00F06B97">
        <w:rPr>
          <w:rFonts w:ascii="Arial Nova" w:hAnsi="Arial Nova" w:cs="Times New Roman"/>
          <w:i/>
          <w:color w:val="auto"/>
          <w:sz w:val="24"/>
          <w:szCs w:val="24"/>
        </w:rPr>
        <w:t>B1. Respondent Universe and Sampling Methods</w:t>
      </w:r>
      <w:bookmarkEnd w:id="6"/>
      <w:bookmarkEnd w:id="7"/>
    </w:p>
    <w:p w:rsidR="008E758F" w:rsidRPr="008E758F" w:rsidP="008E758F" w14:paraId="72B9652B" w14:textId="77777777">
      <w:pPr>
        <w:tabs>
          <w:tab w:val="right" w:pos="9360"/>
        </w:tabs>
        <w:spacing w:after="120" w:line="276" w:lineRule="auto"/>
        <w:rPr>
          <w:rFonts w:ascii="Arial Nova" w:hAnsi="Arial Nova"/>
          <w:sz w:val="22"/>
          <w:szCs w:val="22"/>
          <w:u w:val="single"/>
        </w:rPr>
      </w:pPr>
      <w:r w:rsidRPr="008E758F">
        <w:rPr>
          <w:rFonts w:ascii="Arial Nova" w:hAnsi="Arial Nova"/>
          <w:sz w:val="22"/>
          <w:szCs w:val="22"/>
          <w:u w:val="single"/>
        </w:rPr>
        <w:t>Respondent universe</w:t>
      </w:r>
    </w:p>
    <w:p w:rsidR="008E758F" w:rsidRPr="008E758F" w:rsidP="008E758F" w14:paraId="4D6B05E7" w14:textId="77777777">
      <w:pPr>
        <w:tabs>
          <w:tab w:val="right" w:pos="9360"/>
        </w:tabs>
        <w:spacing w:after="120" w:line="276" w:lineRule="auto"/>
        <w:rPr>
          <w:rFonts w:ascii="Arial Nova" w:hAnsi="Arial Nova"/>
          <w:sz w:val="22"/>
          <w:szCs w:val="22"/>
        </w:rPr>
      </w:pPr>
      <w:r w:rsidRPr="008E758F">
        <w:rPr>
          <w:rFonts w:ascii="Arial Nova" w:hAnsi="Arial Nova"/>
          <w:sz w:val="22"/>
          <w:szCs w:val="22"/>
        </w:rPr>
        <w:t xml:space="preserve">The target populations for the children’s BSS include elementary school children in grades K–3 and children enrolled in the Head Start program in 50 states and Washington, DC. Each state decides for itself which grade or grades to target and whether to conduct Head Start BSS. The Association of State and Territorial Dental Directors (ASTDD) and CDC recommend that at least third grade children be screened. Forty-seven states have ever conducted BSS for children, and all 47 conducted Third Grade BSS. Thirty-two states also have conducted BSS for children in other grades or in Head Start. </w:t>
      </w:r>
    </w:p>
    <w:p w:rsidR="008E758F" w:rsidRPr="008E758F" w:rsidP="008E758F" w14:paraId="1DCE3C52" w14:textId="77777777">
      <w:pPr>
        <w:tabs>
          <w:tab w:val="right" w:pos="9360"/>
        </w:tabs>
        <w:spacing w:after="120" w:line="276" w:lineRule="auto"/>
        <w:rPr>
          <w:rFonts w:ascii="Arial Nova" w:hAnsi="Arial Nova"/>
          <w:sz w:val="22"/>
          <w:szCs w:val="22"/>
          <w:u w:val="single"/>
        </w:rPr>
      </w:pPr>
      <w:r w:rsidRPr="008E758F">
        <w:rPr>
          <w:rFonts w:ascii="Arial Nova" w:hAnsi="Arial Nova"/>
          <w:sz w:val="22"/>
          <w:szCs w:val="22"/>
          <w:u w:val="single"/>
        </w:rPr>
        <w:t>Sampling methods</w:t>
      </w:r>
    </w:p>
    <w:p w:rsidR="008E758F" w:rsidRPr="008E758F" w:rsidP="008E758F" w14:paraId="0BECE19F" w14:textId="77777777">
      <w:pPr>
        <w:tabs>
          <w:tab w:val="right" w:pos="9360"/>
        </w:tabs>
        <w:spacing w:after="120" w:line="276" w:lineRule="auto"/>
        <w:rPr>
          <w:rFonts w:ascii="Arial Nova" w:hAnsi="Arial Nova"/>
          <w:sz w:val="22"/>
          <w:szCs w:val="22"/>
        </w:rPr>
      </w:pPr>
      <w:r w:rsidRPr="008E758F">
        <w:rPr>
          <w:rFonts w:ascii="Arial Nova" w:hAnsi="Arial Nova"/>
          <w:sz w:val="22"/>
          <w:szCs w:val="22"/>
        </w:rPr>
        <w:t>A probability sample of schools is drawn for each state by the state oral health program. To ensure the standardization and representativeness of the sampling, ASTDD provides states guidelines on BSS sampling, sample size determination, weighting, and analysis (</w:t>
      </w:r>
      <w:hyperlink r:id="rId11" w:history="1">
        <w:r w:rsidRPr="008E758F">
          <w:rPr>
            <w:rFonts w:ascii="Arial Nova" w:eastAsia="Calibri" w:hAnsi="Arial Nova"/>
            <w:color w:val="0563C1"/>
            <w:sz w:val="22"/>
            <w:szCs w:val="22"/>
            <w:u w:val="single"/>
          </w:rPr>
          <w:t>https://www.astdd.org/basic-screening-survey-tool/</w:t>
        </w:r>
      </w:hyperlink>
      <w:r w:rsidRPr="008E758F">
        <w:rPr>
          <w:rFonts w:ascii="Arial Nova" w:eastAsia="Calibri" w:hAnsi="Arial Nova"/>
          <w:sz w:val="22"/>
          <w:szCs w:val="22"/>
        </w:rPr>
        <w:t>)</w:t>
      </w:r>
      <w:r w:rsidRPr="008E758F">
        <w:rPr>
          <w:rFonts w:ascii="Arial Nova" w:hAnsi="Arial Nova"/>
          <w:sz w:val="22"/>
          <w:szCs w:val="22"/>
        </w:rPr>
        <w:t xml:space="preserve"> (Attachments 2b and 2c). ASTDD also provides customized technical assistance to states. </w:t>
      </w:r>
    </w:p>
    <w:p w:rsidR="008E758F" w:rsidRPr="008E758F" w:rsidP="008E758F" w14:paraId="19983D59" w14:textId="77777777">
      <w:pPr>
        <w:tabs>
          <w:tab w:val="right" w:pos="9360"/>
        </w:tabs>
        <w:spacing w:after="120" w:line="276" w:lineRule="auto"/>
        <w:rPr>
          <w:rFonts w:ascii="Arial Nova" w:hAnsi="Arial Nova"/>
          <w:sz w:val="22"/>
          <w:szCs w:val="22"/>
        </w:rPr>
      </w:pPr>
      <w:r w:rsidRPr="008E758F">
        <w:rPr>
          <w:rFonts w:ascii="Arial Nova" w:hAnsi="Arial Nova"/>
          <w:sz w:val="22"/>
          <w:szCs w:val="22"/>
        </w:rPr>
        <w:t xml:space="preserve">BSS data should come from a probability sample representative of a state’s elementary school children in the targeted grade(s) or of that state’s Head Start enrollees. The sampling employs appropriate stratification and cluster sample selection. Schools or Head Start sites represent natural clusters. Specific sampling schemes are recommended, with aim of ensuring representative sample while allowing some flexibility to accommodate state-specific program needs and resources, such as determining stratification factors and using probability proportional to size (PPS) or non-PPS to select sample schools or sites. </w:t>
      </w:r>
    </w:p>
    <w:p w:rsidR="008E758F" w:rsidRPr="008E758F" w14:paraId="007635BC" w14:textId="77777777">
      <w:pPr>
        <w:numPr>
          <w:ilvl w:val="0"/>
          <w:numId w:val="1"/>
        </w:numPr>
        <w:tabs>
          <w:tab w:val="right" w:pos="9360"/>
        </w:tabs>
        <w:spacing w:after="120" w:line="276" w:lineRule="auto"/>
        <w:rPr>
          <w:rFonts w:ascii="Arial Nova" w:hAnsi="Arial Nova"/>
          <w:sz w:val="22"/>
          <w:szCs w:val="22"/>
        </w:rPr>
      </w:pPr>
      <w:r w:rsidRPr="008E758F">
        <w:rPr>
          <w:rFonts w:ascii="Arial Nova" w:hAnsi="Arial Nova"/>
          <w:i/>
          <w:sz w:val="22"/>
          <w:szCs w:val="22"/>
        </w:rPr>
        <w:t>Prepare a sampling frame.</w:t>
      </w:r>
      <w:r w:rsidRPr="008E758F">
        <w:rPr>
          <w:rFonts w:ascii="Arial Nova" w:hAnsi="Arial Nova"/>
          <w:sz w:val="22"/>
          <w:szCs w:val="22"/>
        </w:rPr>
        <w:t xml:space="preserve"> The state obtains a statewide list of schools for the target grade from the state Department of Education (or a list of Head Start sites from the state Head Start Office for Head Start BSS). At minimum, the list should include school name, school ID code, district name, district ID code, enrollment by grade, total enrollment, county or region, and number or percentage of children participating in the National School Lunch Program (NSLP).</w:t>
      </w:r>
    </w:p>
    <w:p w:rsidR="008E758F" w:rsidRPr="008E758F" w14:paraId="51F81BD4" w14:textId="77777777">
      <w:pPr>
        <w:numPr>
          <w:ilvl w:val="0"/>
          <w:numId w:val="1"/>
        </w:numPr>
        <w:tabs>
          <w:tab w:val="right" w:pos="9360"/>
        </w:tabs>
        <w:spacing w:after="120" w:line="276" w:lineRule="auto"/>
        <w:rPr>
          <w:rFonts w:ascii="Arial Nova" w:hAnsi="Arial Nova"/>
          <w:sz w:val="22"/>
          <w:szCs w:val="22"/>
        </w:rPr>
      </w:pPr>
      <w:r w:rsidRPr="008E758F">
        <w:rPr>
          <w:rFonts w:ascii="Arial Nova" w:hAnsi="Arial Nova"/>
          <w:i/>
          <w:sz w:val="22"/>
          <w:szCs w:val="22"/>
        </w:rPr>
        <w:t>Stratify the sampling frame.</w:t>
      </w:r>
      <w:r w:rsidRPr="008E758F">
        <w:rPr>
          <w:rFonts w:ascii="Arial Nova" w:hAnsi="Arial Nova"/>
          <w:sz w:val="22"/>
          <w:szCs w:val="22"/>
        </w:rPr>
        <w:t xml:space="preserve"> Stratification factors are determined by individual states. The common factors include 1) geographic factors such as county, region or district; 2) urban or rural area; and 3) percentage of students participating in NSLP. ASTDD recommends that all school BSS, at minimum, use stratification (preferably implicit) by percentage of students participating in NSLP. Most states use multiple levels of stratification. Stratification can be either explicit, with sampling within each stratum, or implicit, with systematic sampling from a list sorted by stratification variables.</w:t>
      </w:r>
    </w:p>
    <w:p w:rsidR="008E758F" w:rsidRPr="008E758F" w14:paraId="36506624" w14:textId="77777777">
      <w:pPr>
        <w:numPr>
          <w:ilvl w:val="0"/>
          <w:numId w:val="1"/>
        </w:numPr>
        <w:tabs>
          <w:tab w:val="right" w:pos="9360"/>
        </w:tabs>
        <w:spacing w:after="120" w:line="276" w:lineRule="auto"/>
        <w:rPr>
          <w:rFonts w:ascii="Arial Nova" w:hAnsi="Arial Nova"/>
          <w:sz w:val="22"/>
          <w:szCs w:val="22"/>
        </w:rPr>
      </w:pPr>
      <w:r w:rsidRPr="008E758F">
        <w:rPr>
          <w:rFonts w:ascii="Arial Nova" w:hAnsi="Arial Nova"/>
          <w:i/>
          <w:sz w:val="22"/>
          <w:szCs w:val="22"/>
        </w:rPr>
        <w:t>Select the sample of schools.</w:t>
      </w:r>
      <w:r w:rsidRPr="008E758F">
        <w:rPr>
          <w:rFonts w:ascii="Arial Nova" w:hAnsi="Arial Nova"/>
          <w:sz w:val="22"/>
          <w:szCs w:val="22"/>
        </w:rPr>
        <w:t xml:space="preserve"> States can choose either PPS sampling of schools or probability sampling of schools without regard to school size (non-PPS). PPS sampling with a consistent number of children screened at each school can result in an efficient scheduling of screeners while ensuring proportionate representation of children from clusters of different sizes. With a non-PPS sampling of schools, each school, regardless of size has an equal probability of being selected; for a self-weighting analysis, all children in the target grade should be screened. </w:t>
      </w:r>
    </w:p>
    <w:p w:rsidR="008E758F" w:rsidRPr="008E758F" w14:paraId="456B3504" w14:textId="77777777">
      <w:pPr>
        <w:numPr>
          <w:ilvl w:val="0"/>
          <w:numId w:val="1"/>
        </w:numPr>
        <w:tabs>
          <w:tab w:val="right" w:pos="9360"/>
        </w:tabs>
        <w:spacing w:after="120" w:line="276" w:lineRule="auto"/>
        <w:rPr>
          <w:rFonts w:ascii="Arial Nova" w:hAnsi="Arial Nova"/>
          <w:sz w:val="22"/>
          <w:szCs w:val="22"/>
        </w:rPr>
      </w:pPr>
      <w:r w:rsidRPr="008E758F">
        <w:rPr>
          <w:rFonts w:ascii="Arial Nova" w:hAnsi="Arial Nova"/>
          <w:i/>
          <w:sz w:val="22"/>
          <w:szCs w:val="22"/>
        </w:rPr>
        <w:t>Replace refusing schools</w:t>
      </w:r>
      <w:r w:rsidRPr="008E758F">
        <w:rPr>
          <w:rFonts w:ascii="Arial Nova" w:hAnsi="Arial Nova"/>
          <w:sz w:val="22"/>
          <w:szCs w:val="22"/>
        </w:rPr>
        <w:t>. Refusals should be replaced with the same probability methods as the original selections (i.e., systematic PPS or non-PPS sampling). The replacement should be selected from the same sampling interval as the refusing school, so the sampling interval is represented.</w:t>
      </w:r>
    </w:p>
    <w:p w:rsidR="008E758F" w:rsidRPr="008E758F" w:rsidP="008E758F" w14:paraId="3CDDAE4C" w14:textId="77777777">
      <w:pPr>
        <w:tabs>
          <w:tab w:val="right" w:pos="9360"/>
        </w:tabs>
        <w:spacing w:after="120" w:line="276" w:lineRule="auto"/>
        <w:rPr>
          <w:rFonts w:ascii="Arial Nova" w:hAnsi="Arial Nova"/>
          <w:sz w:val="22"/>
          <w:szCs w:val="22"/>
          <w:u w:val="single"/>
        </w:rPr>
      </w:pPr>
      <w:r w:rsidRPr="008E758F">
        <w:rPr>
          <w:rFonts w:ascii="Arial Nova" w:hAnsi="Arial Nova"/>
          <w:sz w:val="22"/>
          <w:szCs w:val="22"/>
          <w:u w:val="single"/>
        </w:rPr>
        <w:t>Expected response rate</w:t>
      </w:r>
    </w:p>
    <w:p w:rsidR="008E758F" w:rsidRPr="008E758F" w:rsidP="008E758F" w14:paraId="1F747D44" w14:textId="77777777">
      <w:pPr>
        <w:tabs>
          <w:tab w:val="right" w:pos="9360"/>
        </w:tabs>
        <w:spacing w:after="120" w:line="276" w:lineRule="auto"/>
        <w:rPr>
          <w:rFonts w:ascii="Arial Nova" w:hAnsi="Arial Nova"/>
          <w:sz w:val="22"/>
          <w:szCs w:val="22"/>
        </w:rPr>
      </w:pPr>
      <w:r w:rsidRPr="008E758F">
        <w:rPr>
          <w:rFonts w:ascii="Arial Nova" w:hAnsi="Arial Nova"/>
          <w:i/>
          <w:sz w:val="22"/>
          <w:szCs w:val="22"/>
        </w:rPr>
        <w:t>State-level response rate.</w:t>
      </w:r>
      <w:r w:rsidRPr="008E758F">
        <w:rPr>
          <w:rFonts w:ascii="Arial Nova" w:hAnsi="Arial Nova"/>
          <w:sz w:val="22"/>
          <w:szCs w:val="22"/>
        </w:rPr>
        <w:t xml:space="preserve"> ASTDD and CDC recommend that states conduct BSS at minimum for third graders at least once every 5 years. Individual states determine how often to conduct BSS and which grade or grades to target based on their surveillance needs and available resources. Twenty states currently funded by CDC through a cooperative agreement (State Actions to Improve Oral Health Outcomes, CDC-RFA-DP18-1810) must, as a condition of their</w:t>
      </w:r>
      <w:r w:rsidRPr="008E758F">
        <w:rPr>
          <w:rFonts w:ascii="Arial Nova" w:hAnsi="Arial Nova"/>
        </w:rPr>
        <w:t xml:space="preserve"> </w:t>
      </w:r>
      <w:r w:rsidRPr="008E758F">
        <w:rPr>
          <w:rFonts w:ascii="Arial Nova" w:hAnsi="Arial Nova"/>
          <w:sz w:val="22"/>
          <w:szCs w:val="22"/>
        </w:rPr>
        <w:t xml:space="preserve">award, implement at least one Third Grade BSS within the five-year project period. </w:t>
      </w:r>
      <w:bookmarkStart w:id="8" w:name="_Hlk22039061"/>
      <w:r w:rsidRPr="008E758F">
        <w:rPr>
          <w:rFonts w:ascii="Arial Nova" w:hAnsi="Arial Nova"/>
          <w:sz w:val="22"/>
          <w:szCs w:val="22"/>
        </w:rPr>
        <w:t>Based on analysis of current BSS data and consultations with the states, CDC estimates that approximately 34 states (67% of 50 states and Washington, DC) will conduct at least one Third Grade BSS and respond to this data collection during the period for which this approval is being sought</w:t>
      </w:r>
      <w:bookmarkEnd w:id="8"/>
      <w:r w:rsidRPr="008E758F">
        <w:rPr>
          <w:rFonts w:ascii="Arial Nova" w:hAnsi="Arial Nova"/>
          <w:sz w:val="22"/>
          <w:szCs w:val="22"/>
        </w:rPr>
        <w:t>. About 19 of those 34 states are projected also to survey children enrolled in the Head Start program or in one or more additional grades.</w:t>
      </w:r>
    </w:p>
    <w:p w:rsidR="008E758F" w:rsidRPr="008E758F" w:rsidP="008E758F" w14:paraId="52F66382" w14:textId="77777777">
      <w:pPr>
        <w:tabs>
          <w:tab w:val="right" w:pos="9360"/>
        </w:tabs>
        <w:spacing w:after="120" w:line="276" w:lineRule="auto"/>
        <w:rPr>
          <w:rFonts w:ascii="Arial Nova" w:hAnsi="Arial Nova"/>
          <w:sz w:val="22"/>
          <w:szCs w:val="22"/>
        </w:rPr>
      </w:pPr>
      <w:r w:rsidRPr="008E758F">
        <w:rPr>
          <w:rFonts w:ascii="Arial Nova" w:hAnsi="Arial Nova"/>
          <w:i/>
          <w:sz w:val="22"/>
          <w:szCs w:val="22"/>
        </w:rPr>
        <w:t>Child-level response rate.</w:t>
      </w:r>
      <w:r w:rsidRPr="008E758F">
        <w:rPr>
          <w:rFonts w:ascii="Arial Nova" w:hAnsi="Arial Nova"/>
          <w:sz w:val="22"/>
          <w:szCs w:val="22"/>
        </w:rPr>
        <w:t xml:space="preserve"> The average child-level response rate for the latest Third Grade BSS and K–2 or Head Start BSS in 5 years over the 34 states is 59%. The response rate is anticipated to remain for the foreseeable future.</w:t>
      </w:r>
    </w:p>
    <w:p w:rsidR="008E758F" w:rsidRPr="008E758F" w:rsidP="008E758F" w14:paraId="515448D8" w14:textId="77777777">
      <w:pPr>
        <w:tabs>
          <w:tab w:val="right" w:pos="9360"/>
        </w:tabs>
        <w:spacing w:after="120" w:line="276" w:lineRule="auto"/>
        <w:rPr>
          <w:rFonts w:ascii="Arial Nova" w:hAnsi="Arial Nova"/>
          <w:sz w:val="22"/>
          <w:szCs w:val="22"/>
          <w:u w:val="single"/>
        </w:rPr>
      </w:pPr>
      <w:r w:rsidRPr="008E758F">
        <w:rPr>
          <w:rFonts w:ascii="Arial Nova" w:hAnsi="Arial Nova"/>
          <w:sz w:val="22"/>
          <w:szCs w:val="22"/>
          <w:u w:val="single"/>
        </w:rPr>
        <w:t>Sample size</w:t>
      </w:r>
    </w:p>
    <w:p w:rsidR="008E758F" w:rsidRPr="008E758F" w:rsidP="008E758F" w14:paraId="297B5F69" w14:textId="4FFBE38B">
      <w:pPr>
        <w:tabs>
          <w:tab w:val="right" w:pos="9360"/>
        </w:tabs>
        <w:spacing w:after="120" w:line="276" w:lineRule="auto"/>
        <w:rPr>
          <w:rFonts w:ascii="Arial Nova" w:hAnsi="Arial Nova"/>
          <w:sz w:val="22"/>
          <w:szCs w:val="22"/>
        </w:rPr>
      </w:pPr>
      <w:r w:rsidRPr="008E758F">
        <w:rPr>
          <w:rFonts w:ascii="Arial Nova" w:hAnsi="Arial Nova"/>
          <w:sz w:val="22"/>
          <w:szCs w:val="22"/>
        </w:rPr>
        <w:t xml:space="preserve">The total number of children screened during the most recent BSS for the 34 states was 150,370. The sample size varies by state with the number of children screened ranging from 360 to 10,404 in the most recent Third Grade BSS. We assume that the anticipated participant size will remain at approximately 150,370. The sample size is determined by individual states based on statistical considerations and can be adjusted to accord with a state’s resources and surveillance </w:t>
      </w:r>
      <w:r w:rsidRPr="008E758F" w:rsidR="00887CAC">
        <w:rPr>
          <w:rFonts w:ascii="Arial Nova" w:hAnsi="Arial Nova"/>
          <w:sz w:val="22"/>
          <w:szCs w:val="22"/>
        </w:rPr>
        <w:t>needs.</w:t>
      </w:r>
      <w:r w:rsidRPr="008E758F">
        <w:rPr>
          <w:rFonts w:ascii="Arial Nova" w:hAnsi="Arial Nova"/>
          <w:sz w:val="22"/>
          <w:szCs w:val="22"/>
        </w:rPr>
        <w:t xml:space="preserve"> To ensure appropriate sample size, ASTDD provides both step-by-step guidelines on how to calculate and determine BSS sample size (</w:t>
      </w:r>
      <w:hyperlink r:id="rId11" w:history="1">
        <w:r w:rsidRPr="008E758F">
          <w:rPr>
            <w:rFonts w:ascii="Arial Nova" w:eastAsia="Calibri" w:hAnsi="Arial Nova"/>
            <w:color w:val="0563C1"/>
            <w:sz w:val="22"/>
            <w:szCs w:val="22"/>
            <w:u w:val="single"/>
          </w:rPr>
          <w:t>https://www.astdd.org/basic-screening-survey-tool/</w:t>
        </w:r>
      </w:hyperlink>
      <w:r w:rsidRPr="008E758F">
        <w:rPr>
          <w:rFonts w:ascii="Arial Nova" w:eastAsia="Calibri" w:hAnsi="Arial Nova"/>
          <w:sz w:val="22"/>
          <w:szCs w:val="22"/>
        </w:rPr>
        <w:t>)</w:t>
      </w:r>
      <w:r w:rsidRPr="008E758F">
        <w:rPr>
          <w:rFonts w:ascii="Arial Nova" w:hAnsi="Arial Nova"/>
          <w:sz w:val="22"/>
          <w:szCs w:val="22"/>
        </w:rPr>
        <w:t xml:space="preserve"> (Attachment 2b) and customized technical assistance. The sample size determination considers level of statistical precision, projected proportion of the BSS indicator, design effect to reflect the effects of complex sample design, adjustment appropriate for the subpopulation level of interest (e.g., state, region, county), and the anticipated response rate. Sample size can be further adjusted to accommodate resource factors such as available funds, time, and number of trained screeners.</w:t>
      </w:r>
    </w:p>
    <w:p w:rsidR="006B5B13" w:rsidP="00F06B97" w14:paraId="7B3CA5D2" w14:textId="51510C46">
      <w:pPr>
        <w:spacing w:line="276" w:lineRule="auto"/>
        <w:rPr>
          <w:rFonts w:ascii="Arial Nova" w:hAnsi="Arial Nova"/>
        </w:rPr>
      </w:pPr>
    </w:p>
    <w:p w:rsidR="007468F1" w:rsidRPr="00F06B97" w:rsidP="00F06B97" w14:paraId="5CCA474A" w14:textId="5653D732">
      <w:pPr>
        <w:pStyle w:val="Heading2"/>
        <w:spacing w:line="276" w:lineRule="auto"/>
        <w:rPr>
          <w:rFonts w:ascii="Arial Nova" w:hAnsi="Arial Nova" w:cs="Times New Roman"/>
          <w:i/>
          <w:color w:val="000000" w:themeColor="text1"/>
          <w:sz w:val="24"/>
          <w:szCs w:val="24"/>
        </w:rPr>
      </w:pPr>
      <w:bookmarkStart w:id="9" w:name="_Toc329519282"/>
      <w:bookmarkStart w:id="10" w:name="_Toc1316554"/>
      <w:r w:rsidRPr="00F06B97">
        <w:rPr>
          <w:rFonts w:ascii="Arial Nova" w:hAnsi="Arial Nova" w:cs="Times New Roman"/>
          <w:i/>
          <w:color w:val="000000" w:themeColor="text1"/>
          <w:sz w:val="24"/>
          <w:szCs w:val="24"/>
        </w:rPr>
        <w:t>B2. Procedures for the Collection of Information</w:t>
      </w:r>
      <w:bookmarkEnd w:id="9"/>
      <w:bookmarkEnd w:id="10"/>
    </w:p>
    <w:p w:rsidR="007468F1" w:rsidRPr="00F06B97" w:rsidP="00F06B97" w14:paraId="571DBBA5" w14:textId="77777777">
      <w:pPr>
        <w:spacing w:line="276" w:lineRule="auto"/>
        <w:rPr>
          <w:rFonts w:ascii="Arial Nova" w:hAnsi="Arial Nova"/>
        </w:rPr>
      </w:pPr>
    </w:p>
    <w:p w:rsidR="003A1FC1" w:rsidRPr="003A1FC1" w:rsidP="003A1FC1" w14:paraId="6E3B4FFC" w14:textId="77777777">
      <w:pPr>
        <w:tabs>
          <w:tab w:val="left" w:pos="720"/>
          <w:tab w:val="left" w:pos="1080"/>
          <w:tab w:val="left" w:pos="1440"/>
          <w:tab w:val="left" w:pos="1800"/>
        </w:tabs>
        <w:autoSpaceDE w:val="0"/>
        <w:autoSpaceDN w:val="0"/>
        <w:adjustRightInd w:val="0"/>
        <w:spacing w:after="120" w:line="276" w:lineRule="auto"/>
        <w:rPr>
          <w:rFonts w:ascii="Arial Nova" w:eastAsia="Calibri" w:hAnsi="Arial Nova"/>
          <w:sz w:val="22"/>
          <w:szCs w:val="22"/>
        </w:rPr>
      </w:pPr>
      <w:r w:rsidRPr="003A1FC1">
        <w:rPr>
          <w:rFonts w:ascii="Arial Nova" w:eastAsia="Calibri" w:hAnsi="Arial Nova"/>
          <w:sz w:val="22"/>
          <w:szCs w:val="22"/>
        </w:rPr>
        <w:t xml:space="preserve">The BSS is administered and conducted independently by individual states, with technical assistance and support from ASTDD and CDC. </w:t>
      </w:r>
    </w:p>
    <w:p w:rsidR="003A1FC1" w:rsidRPr="003A1FC1" w:rsidP="003A1FC1" w14:paraId="74785661" w14:textId="77777777">
      <w:pPr>
        <w:tabs>
          <w:tab w:val="left" w:pos="720"/>
          <w:tab w:val="left" w:pos="1080"/>
          <w:tab w:val="left" w:pos="1440"/>
          <w:tab w:val="left" w:pos="1800"/>
        </w:tabs>
        <w:autoSpaceDE w:val="0"/>
        <w:autoSpaceDN w:val="0"/>
        <w:adjustRightInd w:val="0"/>
        <w:spacing w:after="120" w:line="276" w:lineRule="auto"/>
        <w:rPr>
          <w:rFonts w:ascii="Arial Nova" w:eastAsia="Calibri" w:hAnsi="Arial Nova"/>
          <w:sz w:val="22"/>
          <w:szCs w:val="22"/>
          <w:u w:val="single"/>
        </w:rPr>
      </w:pPr>
      <w:r w:rsidRPr="003A1FC1">
        <w:rPr>
          <w:rFonts w:ascii="Arial Nova" w:eastAsia="Calibri" w:hAnsi="Arial Nova"/>
          <w:sz w:val="22"/>
          <w:szCs w:val="22"/>
          <w:u w:val="single"/>
        </w:rPr>
        <w:t xml:space="preserve">Roles and responsibilities of states, ASTDD and CDC </w:t>
      </w:r>
    </w:p>
    <w:p w:rsidR="003A1FC1" w:rsidRPr="003A1FC1" w14:paraId="4796C44B" w14:textId="072379BC">
      <w:pPr>
        <w:numPr>
          <w:ilvl w:val="0"/>
          <w:numId w:val="1"/>
        </w:numPr>
        <w:tabs>
          <w:tab w:val="left" w:pos="360"/>
          <w:tab w:val="left" w:pos="1080"/>
          <w:tab w:val="left" w:pos="1440"/>
          <w:tab w:val="left" w:pos="1800"/>
        </w:tabs>
        <w:autoSpaceDE w:val="0"/>
        <w:autoSpaceDN w:val="0"/>
        <w:adjustRightInd w:val="0"/>
        <w:spacing w:after="120" w:line="276" w:lineRule="auto"/>
        <w:rPr>
          <w:rFonts w:ascii="Arial Nova" w:eastAsia="Calibri" w:hAnsi="Arial Nova"/>
          <w:sz w:val="22"/>
          <w:szCs w:val="22"/>
        </w:rPr>
      </w:pPr>
      <w:r w:rsidRPr="003A1FC1">
        <w:rPr>
          <w:rFonts w:ascii="Arial Nova" w:eastAsia="Calibri" w:hAnsi="Arial Nova"/>
          <w:i/>
          <w:sz w:val="22"/>
          <w:szCs w:val="22"/>
        </w:rPr>
        <w:t>State health departments</w:t>
      </w:r>
      <w:r w:rsidRPr="003A1FC1">
        <w:rPr>
          <w:rFonts w:ascii="Arial Nova" w:eastAsia="Calibri" w:hAnsi="Arial Nova"/>
          <w:sz w:val="22"/>
          <w:szCs w:val="22"/>
        </w:rPr>
        <w:t>. The state health department administers the survey by determining probability samples</w:t>
      </w:r>
      <w:r w:rsidRPr="003A1FC1">
        <w:rPr>
          <w:rFonts w:ascii="Calibri" w:eastAsia="Calibri" w:hAnsi="Calibri"/>
          <w:sz w:val="22"/>
          <w:szCs w:val="22"/>
        </w:rPr>
        <w:t xml:space="preserve"> r</w:t>
      </w:r>
      <w:r w:rsidRPr="003A1FC1">
        <w:rPr>
          <w:rFonts w:ascii="Arial Nova" w:eastAsia="Calibri" w:hAnsi="Arial Nova"/>
          <w:sz w:val="22"/>
          <w:szCs w:val="22"/>
        </w:rPr>
        <w:t xml:space="preserve">epresentative of their target grade (or children enrolled in a Head Start program), arranging logistics with the selected schools or Head Start sites, gaining consent, obtaining demographic data, training screeners, conducting the non-invasive oral observation, </w:t>
      </w:r>
      <w:r w:rsidRPr="003A1FC1" w:rsidR="00887CAC">
        <w:rPr>
          <w:rFonts w:ascii="Arial Nova" w:eastAsia="Calibri" w:hAnsi="Arial Nova"/>
          <w:sz w:val="22"/>
          <w:szCs w:val="22"/>
        </w:rPr>
        <w:t>verifying,</w:t>
      </w:r>
      <w:r w:rsidRPr="003A1FC1">
        <w:rPr>
          <w:rFonts w:ascii="Arial Nova" w:eastAsia="Calibri" w:hAnsi="Arial Nova"/>
          <w:sz w:val="22"/>
          <w:szCs w:val="22"/>
        </w:rPr>
        <w:t xml:space="preserve"> and analyzing the data, and submitting the de-identified state-aggregated data to ASTDD. The 20 states, currently funded by CDC through the five-year cooperative agreement State Actions to Improve Oral Health Outcomes (CDC-RFA-DP18-1810) are required to administer the BSS and submit and report state aggregated data for third grade children at least once during the project period.</w:t>
      </w:r>
    </w:p>
    <w:p w:rsidR="003A1FC1" w:rsidRPr="003A1FC1" w14:paraId="7DF5513A" w14:textId="49DB7A1D">
      <w:pPr>
        <w:numPr>
          <w:ilvl w:val="0"/>
          <w:numId w:val="1"/>
        </w:numPr>
        <w:tabs>
          <w:tab w:val="left" w:pos="360"/>
          <w:tab w:val="left" w:pos="1080"/>
          <w:tab w:val="left" w:pos="1440"/>
          <w:tab w:val="left" w:pos="1800"/>
        </w:tabs>
        <w:autoSpaceDE w:val="0"/>
        <w:autoSpaceDN w:val="0"/>
        <w:adjustRightInd w:val="0"/>
        <w:spacing w:after="120" w:line="276" w:lineRule="auto"/>
        <w:rPr>
          <w:rFonts w:ascii="Arial Nova" w:eastAsia="Calibri" w:hAnsi="Arial Nova"/>
          <w:sz w:val="22"/>
          <w:szCs w:val="22"/>
        </w:rPr>
      </w:pPr>
      <w:r w:rsidRPr="003A1FC1">
        <w:rPr>
          <w:rFonts w:ascii="Arial Nova" w:eastAsia="Calibri" w:hAnsi="Arial Nova"/>
          <w:i/>
          <w:sz w:val="22"/>
          <w:szCs w:val="22"/>
        </w:rPr>
        <w:t>ASTDD.</w:t>
      </w:r>
      <w:r w:rsidRPr="003A1FC1">
        <w:rPr>
          <w:rFonts w:ascii="Arial Nova" w:eastAsia="Calibri" w:hAnsi="Arial Nova"/>
          <w:sz w:val="22"/>
          <w:szCs w:val="22"/>
        </w:rPr>
        <w:t xml:space="preserve"> To ensure data collection standardization, </w:t>
      </w:r>
      <w:r w:rsidRPr="003A1FC1" w:rsidR="00887CAC">
        <w:rPr>
          <w:rFonts w:ascii="Arial Nova" w:eastAsia="Calibri" w:hAnsi="Arial Nova"/>
          <w:sz w:val="22"/>
          <w:szCs w:val="22"/>
        </w:rPr>
        <w:t>representativeness,</w:t>
      </w:r>
      <w:r w:rsidRPr="003A1FC1">
        <w:rPr>
          <w:rFonts w:ascii="Arial Nova" w:eastAsia="Calibri" w:hAnsi="Arial Nova"/>
          <w:sz w:val="22"/>
          <w:szCs w:val="22"/>
        </w:rPr>
        <w:t xml:space="preserve"> and quality, ASTDD in consultation with CDC provides the survey protocol in an instruction manual and also provides guidelines on the BSS sampling design, sample size determination, </w:t>
      </w:r>
      <w:r w:rsidRPr="003A1FC1" w:rsidR="00887CAC">
        <w:rPr>
          <w:rFonts w:ascii="Arial Nova" w:eastAsia="Calibri" w:hAnsi="Arial Nova"/>
          <w:sz w:val="22"/>
          <w:szCs w:val="22"/>
        </w:rPr>
        <w:t>weighting,</w:t>
      </w:r>
      <w:r w:rsidRPr="003A1FC1">
        <w:rPr>
          <w:rFonts w:ascii="Arial Nova" w:eastAsia="Calibri" w:hAnsi="Arial Nova"/>
          <w:sz w:val="22"/>
          <w:szCs w:val="22"/>
        </w:rPr>
        <w:t xml:space="preserve"> and data analysis (Attachments 2a–2c). In addition, ASTDD provides customized technical assistance to states, either funded by CDC through the cooperative agreement or paid for by the state. ASTDD is responsible for requesting state-aggregated BSS data from states and verifying that data meet the criteria for inclusion in the National Oral Health Surveillance System (NOHSS) before sending to CDC for </w:t>
      </w:r>
      <w:r w:rsidRPr="003A1FC1">
        <w:rPr>
          <w:rFonts w:ascii="Arial Nova" w:eastAsia="Calibri" w:hAnsi="Arial Nova"/>
          <w:sz w:val="22"/>
          <w:szCs w:val="22"/>
        </w:rPr>
        <w:t>publication on the CDC’s OHD website (www.cdc.gov/oralhealthdata). Current CDC support to ASTDD for BSS is through a 5-year cooperative agreement, Partner Actions to Improve Oral Health Outcomes, CDC-RFA-DP18-1811, which began in September 2018.</w:t>
      </w:r>
    </w:p>
    <w:p w:rsidR="003A1FC1" w:rsidRPr="003A1FC1" w14:paraId="473A120F" w14:textId="77777777">
      <w:pPr>
        <w:numPr>
          <w:ilvl w:val="0"/>
          <w:numId w:val="1"/>
        </w:numPr>
        <w:tabs>
          <w:tab w:val="left" w:pos="360"/>
          <w:tab w:val="left" w:pos="1080"/>
          <w:tab w:val="left" w:pos="1440"/>
          <w:tab w:val="left" w:pos="1800"/>
        </w:tabs>
        <w:autoSpaceDE w:val="0"/>
        <w:autoSpaceDN w:val="0"/>
        <w:adjustRightInd w:val="0"/>
        <w:spacing w:after="120" w:line="276" w:lineRule="auto"/>
        <w:rPr>
          <w:rFonts w:ascii="Arial Nova" w:eastAsia="Calibri" w:hAnsi="Arial Nova"/>
          <w:sz w:val="22"/>
          <w:szCs w:val="22"/>
        </w:rPr>
      </w:pPr>
      <w:r w:rsidRPr="003A1FC1">
        <w:rPr>
          <w:rFonts w:ascii="Arial Nova" w:eastAsia="Calibri" w:hAnsi="Arial Nova"/>
          <w:i/>
          <w:sz w:val="22"/>
          <w:szCs w:val="22"/>
        </w:rPr>
        <w:t>CDC</w:t>
      </w:r>
      <w:r w:rsidRPr="003A1FC1">
        <w:rPr>
          <w:rFonts w:ascii="Arial Nova" w:eastAsia="Calibri" w:hAnsi="Arial Nova"/>
          <w:sz w:val="22"/>
          <w:szCs w:val="22"/>
        </w:rPr>
        <w:t xml:space="preserve">. </w:t>
      </w:r>
      <w:bookmarkStart w:id="11" w:name="_Hlk22039738"/>
      <w:r w:rsidRPr="003A1FC1">
        <w:rPr>
          <w:rFonts w:ascii="Arial Nova" w:eastAsia="Calibri" w:hAnsi="Arial Nova"/>
          <w:sz w:val="22"/>
          <w:szCs w:val="22"/>
        </w:rPr>
        <w:t>Since 2001 CDC has, through a series of cooperative agreements, supported state efforts to build and maintain state oral health surveillance system with BSS as a key component.</w:t>
      </w:r>
      <w:bookmarkEnd w:id="11"/>
      <w:r w:rsidRPr="003A1FC1">
        <w:rPr>
          <w:rFonts w:ascii="Arial Nova" w:eastAsia="Calibri" w:hAnsi="Arial Nova"/>
          <w:sz w:val="22"/>
          <w:szCs w:val="22"/>
        </w:rPr>
        <w:t xml:space="preserve"> Funded states are required to conduct BSS at least for third grade children. ASTDD, through a series of CDC partner cooperative agreements, provides training and technical guidance and assistance to states conducting BSS. CDC provides technical consultation during periodic revisions of the BSS protocol and relevant materials. CDC collects state-aggregated BSS data through ASTDD and posts the data on the OHD website on an ongoing basis. CDC maintains the OHD and its functionalities to enable CDC, states, and the public to monitor state oral health surveillance data, compare data across states, and use data for actionable public health practice. CDC also uses the state-aggregated BSS data to evaluate performance of the states funded through the cooperative agreement.</w:t>
      </w:r>
    </w:p>
    <w:p w:rsidR="003A1FC1" w:rsidRPr="003A1FC1" w:rsidP="003A1FC1" w14:paraId="19D3AA2F" w14:textId="77777777">
      <w:pPr>
        <w:tabs>
          <w:tab w:val="left" w:pos="720"/>
          <w:tab w:val="left" w:pos="1080"/>
          <w:tab w:val="left" w:pos="1440"/>
          <w:tab w:val="left" w:pos="1800"/>
        </w:tabs>
        <w:autoSpaceDE w:val="0"/>
        <w:autoSpaceDN w:val="0"/>
        <w:adjustRightInd w:val="0"/>
        <w:spacing w:after="120" w:line="276" w:lineRule="auto"/>
        <w:contextualSpacing/>
        <w:rPr>
          <w:rFonts w:ascii="Arial Nova" w:eastAsia="Calibri" w:hAnsi="Arial Nova"/>
          <w:sz w:val="22"/>
          <w:szCs w:val="22"/>
        </w:rPr>
      </w:pPr>
    </w:p>
    <w:p w:rsidR="003A1FC1" w:rsidRPr="003A1FC1" w:rsidP="003A1FC1" w14:paraId="683493A8" w14:textId="77777777">
      <w:pPr>
        <w:tabs>
          <w:tab w:val="left" w:pos="720"/>
          <w:tab w:val="left" w:pos="1080"/>
          <w:tab w:val="left" w:pos="1440"/>
          <w:tab w:val="left" w:pos="1800"/>
        </w:tabs>
        <w:autoSpaceDE w:val="0"/>
        <w:autoSpaceDN w:val="0"/>
        <w:adjustRightInd w:val="0"/>
        <w:spacing w:after="120" w:line="276" w:lineRule="auto"/>
        <w:rPr>
          <w:rFonts w:ascii="Arial Nova" w:eastAsia="Calibri" w:hAnsi="Arial Nova"/>
          <w:sz w:val="22"/>
          <w:szCs w:val="22"/>
          <w:u w:val="single"/>
        </w:rPr>
      </w:pPr>
      <w:r w:rsidRPr="003A1FC1">
        <w:rPr>
          <w:rFonts w:ascii="Arial Nova" w:eastAsia="Calibri" w:hAnsi="Arial Nova"/>
          <w:sz w:val="22"/>
          <w:szCs w:val="22"/>
          <w:u w:val="single"/>
        </w:rPr>
        <w:t>Procedures of data collection</w:t>
      </w:r>
    </w:p>
    <w:p w:rsidR="003A1FC1" w:rsidRPr="003A1FC1" w:rsidP="003A1FC1" w14:paraId="441171EB" w14:textId="77777777">
      <w:pPr>
        <w:tabs>
          <w:tab w:val="left" w:pos="720"/>
          <w:tab w:val="left" w:pos="1080"/>
          <w:tab w:val="left" w:pos="1440"/>
          <w:tab w:val="left" w:pos="1800"/>
        </w:tabs>
        <w:autoSpaceDE w:val="0"/>
        <w:autoSpaceDN w:val="0"/>
        <w:adjustRightInd w:val="0"/>
        <w:spacing w:after="120" w:line="276" w:lineRule="auto"/>
        <w:rPr>
          <w:rFonts w:ascii="Arial Nova" w:eastAsia="Calibri" w:hAnsi="Arial Nova"/>
          <w:sz w:val="22"/>
          <w:szCs w:val="22"/>
        </w:rPr>
      </w:pPr>
      <w:r w:rsidRPr="003A1FC1">
        <w:rPr>
          <w:rFonts w:ascii="Arial Nova" w:eastAsia="Calibri" w:hAnsi="Arial Nova"/>
          <w:sz w:val="22"/>
          <w:szCs w:val="22"/>
        </w:rPr>
        <w:t>The BSS protocol and supplemental guidance documents (attachments 2a–2c) provide step-by-step procedures for BSS data collection, which are summarized below.</w:t>
      </w:r>
    </w:p>
    <w:p w:rsidR="003A1FC1" w:rsidRPr="003A1FC1" w:rsidP="003A1FC1" w14:paraId="6C4C0EB3" w14:textId="77777777">
      <w:pPr>
        <w:tabs>
          <w:tab w:val="left" w:pos="720"/>
          <w:tab w:val="left" w:pos="1080"/>
          <w:tab w:val="left" w:pos="1440"/>
          <w:tab w:val="left" w:pos="1800"/>
        </w:tabs>
        <w:autoSpaceDE w:val="0"/>
        <w:autoSpaceDN w:val="0"/>
        <w:adjustRightInd w:val="0"/>
        <w:spacing w:after="120" w:line="276" w:lineRule="auto"/>
        <w:rPr>
          <w:rFonts w:ascii="Arial Nova" w:eastAsia="Calibri" w:hAnsi="Arial Nova"/>
          <w:sz w:val="22"/>
          <w:szCs w:val="22"/>
        </w:rPr>
      </w:pPr>
      <w:r w:rsidRPr="003A1FC1">
        <w:rPr>
          <w:rFonts w:ascii="Arial Nova" w:eastAsia="Calibri" w:hAnsi="Arial Nova"/>
          <w:sz w:val="22"/>
          <w:szCs w:val="22"/>
        </w:rPr>
        <w:t>Planning phase procedures:</w:t>
      </w:r>
    </w:p>
    <w:p w:rsidR="003A1FC1" w:rsidRPr="003A1FC1" w14:paraId="3CDCCA0F" w14:textId="77777777">
      <w:pPr>
        <w:numPr>
          <w:ilvl w:val="0"/>
          <w:numId w:val="2"/>
        </w:numPr>
        <w:tabs>
          <w:tab w:val="left" w:pos="360"/>
          <w:tab w:val="left" w:pos="540"/>
          <w:tab w:val="left" w:pos="1080"/>
          <w:tab w:val="left" w:pos="1440"/>
          <w:tab w:val="left" w:pos="1800"/>
        </w:tabs>
        <w:autoSpaceDE w:val="0"/>
        <w:autoSpaceDN w:val="0"/>
        <w:adjustRightInd w:val="0"/>
        <w:spacing w:after="120" w:line="276" w:lineRule="auto"/>
        <w:ind w:left="360"/>
        <w:rPr>
          <w:rFonts w:ascii="Arial Nova" w:eastAsia="Calibri" w:hAnsi="Arial Nova"/>
          <w:sz w:val="22"/>
          <w:szCs w:val="22"/>
        </w:rPr>
      </w:pPr>
      <w:r w:rsidRPr="003A1FC1">
        <w:rPr>
          <w:rFonts w:ascii="Arial Nova" w:eastAsia="Calibri" w:hAnsi="Arial Nova"/>
          <w:sz w:val="22"/>
          <w:szCs w:val="22"/>
        </w:rPr>
        <w:t xml:space="preserve">Form a survey advisory committee that includes key stakeholder organizations to guide the development of a survey plan. </w:t>
      </w:r>
    </w:p>
    <w:p w:rsidR="003A1FC1" w:rsidRPr="003A1FC1" w14:paraId="7D4083FA" w14:textId="77777777">
      <w:pPr>
        <w:numPr>
          <w:ilvl w:val="0"/>
          <w:numId w:val="2"/>
        </w:numPr>
        <w:tabs>
          <w:tab w:val="left" w:pos="360"/>
          <w:tab w:val="left" w:pos="540"/>
          <w:tab w:val="left" w:pos="1080"/>
          <w:tab w:val="left" w:pos="1440"/>
          <w:tab w:val="left" w:pos="1800"/>
        </w:tabs>
        <w:autoSpaceDE w:val="0"/>
        <w:autoSpaceDN w:val="0"/>
        <w:adjustRightInd w:val="0"/>
        <w:spacing w:after="120" w:line="276" w:lineRule="auto"/>
        <w:ind w:left="360"/>
        <w:rPr>
          <w:rFonts w:ascii="Arial Nova" w:eastAsia="Calibri" w:hAnsi="Arial Nova"/>
          <w:sz w:val="22"/>
          <w:szCs w:val="22"/>
        </w:rPr>
      </w:pPr>
      <w:r w:rsidRPr="003A1FC1">
        <w:rPr>
          <w:rFonts w:ascii="Arial Nova" w:eastAsia="Calibri" w:hAnsi="Arial Nova"/>
          <w:sz w:val="22"/>
          <w:szCs w:val="22"/>
        </w:rPr>
        <w:t>Determine the purpose of the survey and the target population in accordance with state surveillance and program needs.</w:t>
      </w:r>
    </w:p>
    <w:p w:rsidR="003A1FC1" w:rsidRPr="003A1FC1" w14:paraId="2F14088E" w14:textId="77777777">
      <w:pPr>
        <w:numPr>
          <w:ilvl w:val="0"/>
          <w:numId w:val="2"/>
        </w:numPr>
        <w:tabs>
          <w:tab w:val="left" w:pos="360"/>
          <w:tab w:val="left" w:pos="540"/>
          <w:tab w:val="left" w:pos="1080"/>
          <w:tab w:val="left" w:pos="1440"/>
          <w:tab w:val="left" w:pos="1800"/>
        </w:tabs>
        <w:autoSpaceDE w:val="0"/>
        <w:autoSpaceDN w:val="0"/>
        <w:adjustRightInd w:val="0"/>
        <w:spacing w:after="120" w:line="276" w:lineRule="auto"/>
        <w:ind w:left="360"/>
        <w:rPr>
          <w:rFonts w:ascii="Arial Nova" w:eastAsia="Calibri" w:hAnsi="Arial Nova"/>
          <w:sz w:val="22"/>
          <w:szCs w:val="22"/>
        </w:rPr>
      </w:pPr>
      <w:r w:rsidRPr="003A1FC1">
        <w:rPr>
          <w:rFonts w:ascii="Arial Nova" w:eastAsia="Calibri" w:hAnsi="Arial Nova"/>
          <w:sz w:val="22"/>
          <w:szCs w:val="22"/>
        </w:rPr>
        <w:t xml:space="preserve">Determine the level of available funding, the sampling plan as described earlier, whether an optional parent questionnaire is needed, and the method of data recording. </w:t>
      </w:r>
    </w:p>
    <w:p w:rsidR="003A1FC1" w:rsidRPr="003A1FC1" w14:paraId="2E98F772" w14:textId="77777777">
      <w:pPr>
        <w:numPr>
          <w:ilvl w:val="0"/>
          <w:numId w:val="2"/>
        </w:numPr>
        <w:tabs>
          <w:tab w:val="left" w:pos="360"/>
          <w:tab w:val="left" w:pos="540"/>
          <w:tab w:val="left" w:pos="1080"/>
          <w:tab w:val="left" w:pos="1440"/>
          <w:tab w:val="left" w:pos="1800"/>
        </w:tabs>
        <w:autoSpaceDE w:val="0"/>
        <w:autoSpaceDN w:val="0"/>
        <w:adjustRightInd w:val="0"/>
        <w:spacing w:after="120" w:line="276" w:lineRule="auto"/>
        <w:ind w:left="360"/>
        <w:rPr>
          <w:rFonts w:ascii="Arial Nova" w:eastAsia="Calibri" w:hAnsi="Arial Nova"/>
          <w:sz w:val="22"/>
          <w:szCs w:val="22"/>
        </w:rPr>
      </w:pPr>
      <w:r w:rsidRPr="003A1FC1">
        <w:rPr>
          <w:rFonts w:ascii="Arial Nova" w:eastAsia="Calibri" w:hAnsi="Arial Nova"/>
          <w:sz w:val="22"/>
          <w:szCs w:val="22"/>
        </w:rPr>
        <w:t>Contact the state Department of Education (DOE), school districts, and Head Start office to gain their support and determine the protocols for consent, approvals, and privacy as well as the methods for collecting demographic information.</w:t>
      </w:r>
    </w:p>
    <w:p w:rsidR="003A1FC1" w14:paraId="3D598B4F" w14:textId="77777777">
      <w:pPr>
        <w:numPr>
          <w:ilvl w:val="0"/>
          <w:numId w:val="2"/>
        </w:numPr>
        <w:tabs>
          <w:tab w:val="left" w:pos="360"/>
          <w:tab w:val="left" w:pos="540"/>
          <w:tab w:val="left" w:pos="1080"/>
          <w:tab w:val="left" w:pos="1440"/>
          <w:tab w:val="left" w:pos="1800"/>
        </w:tabs>
        <w:autoSpaceDE w:val="0"/>
        <w:autoSpaceDN w:val="0"/>
        <w:adjustRightInd w:val="0"/>
        <w:spacing w:after="120" w:line="276" w:lineRule="auto"/>
        <w:ind w:left="360"/>
        <w:contextualSpacing/>
        <w:rPr>
          <w:rFonts w:ascii="Arial Nova" w:eastAsia="Calibri" w:hAnsi="Arial Nova"/>
          <w:sz w:val="22"/>
          <w:szCs w:val="22"/>
        </w:rPr>
      </w:pPr>
      <w:r w:rsidRPr="003A1FC1">
        <w:rPr>
          <w:rFonts w:ascii="Arial Nova" w:eastAsia="Calibri" w:hAnsi="Arial Nova"/>
          <w:sz w:val="22"/>
          <w:szCs w:val="22"/>
        </w:rPr>
        <w:t>Identify and train screeners. The state is responsible for training screeners at least once before each BSS cycle by providing didactic training and clinical training that includes verifying each screener’s assessment of 20 children from the target grade level (Attachment 2a). Trainers are also required to review the ASTDD training materials.</w:t>
      </w:r>
    </w:p>
    <w:p w:rsidR="00F325A3" w:rsidRPr="003A1FC1" w:rsidP="00F325A3" w14:paraId="00552BE2" w14:textId="77777777">
      <w:pPr>
        <w:tabs>
          <w:tab w:val="left" w:pos="360"/>
          <w:tab w:val="left" w:pos="540"/>
          <w:tab w:val="left" w:pos="1080"/>
          <w:tab w:val="left" w:pos="1440"/>
          <w:tab w:val="left" w:pos="1800"/>
        </w:tabs>
        <w:autoSpaceDE w:val="0"/>
        <w:autoSpaceDN w:val="0"/>
        <w:adjustRightInd w:val="0"/>
        <w:spacing w:after="120" w:line="276" w:lineRule="auto"/>
        <w:ind w:left="360"/>
        <w:contextualSpacing/>
        <w:rPr>
          <w:rFonts w:ascii="Arial Nova" w:eastAsia="Calibri" w:hAnsi="Arial Nova"/>
          <w:sz w:val="22"/>
          <w:szCs w:val="22"/>
        </w:rPr>
      </w:pPr>
    </w:p>
    <w:p w:rsidR="003A1FC1" w:rsidRPr="003A1FC1" w:rsidP="003A1FC1" w14:paraId="2F4226B3" w14:textId="77777777">
      <w:pPr>
        <w:tabs>
          <w:tab w:val="left" w:pos="720"/>
          <w:tab w:val="left" w:pos="1080"/>
          <w:tab w:val="left" w:pos="1440"/>
          <w:tab w:val="left" w:pos="1800"/>
        </w:tabs>
        <w:autoSpaceDE w:val="0"/>
        <w:autoSpaceDN w:val="0"/>
        <w:adjustRightInd w:val="0"/>
        <w:spacing w:after="120" w:line="276" w:lineRule="auto"/>
        <w:rPr>
          <w:rFonts w:ascii="Arial Nova" w:eastAsia="Calibri" w:hAnsi="Arial Nova"/>
          <w:sz w:val="22"/>
          <w:szCs w:val="22"/>
        </w:rPr>
      </w:pPr>
      <w:r w:rsidRPr="003A1FC1">
        <w:rPr>
          <w:rFonts w:ascii="Arial Nova" w:eastAsia="Calibri" w:hAnsi="Arial Nova"/>
          <w:sz w:val="22"/>
          <w:szCs w:val="22"/>
        </w:rPr>
        <w:t>Implementation phase procedures:</w:t>
      </w:r>
    </w:p>
    <w:p w:rsidR="003A1FC1" w:rsidRPr="003A1FC1" w14:paraId="17D36211" w14:textId="77777777">
      <w:pPr>
        <w:numPr>
          <w:ilvl w:val="0"/>
          <w:numId w:val="2"/>
        </w:numPr>
        <w:tabs>
          <w:tab w:val="left" w:pos="360"/>
          <w:tab w:val="left" w:pos="540"/>
          <w:tab w:val="left" w:pos="1080"/>
          <w:tab w:val="left" w:pos="1440"/>
          <w:tab w:val="left" w:pos="1800"/>
        </w:tabs>
        <w:autoSpaceDE w:val="0"/>
        <w:autoSpaceDN w:val="0"/>
        <w:adjustRightInd w:val="0"/>
        <w:spacing w:after="120" w:line="276" w:lineRule="auto"/>
        <w:ind w:left="360"/>
        <w:rPr>
          <w:rFonts w:ascii="Arial Nova" w:eastAsia="Calibri" w:hAnsi="Arial Nova"/>
          <w:sz w:val="22"/>
          <w:szCs w:val="22"/>
        </w:rPr>
      </w:pPr>
      <w:r w:rsidRPr="003A1FC1">
        <w:rPr>
          <w:rFonts w:ascii="Arial Nova" w:eastAsia="Calibri" w:hAnsi="Arial Nova"/>
          <w:sz w:val="22"/>
          <w:szCs w:val="22"/>
        </w:rPr>
        <w:t xml:space="preserve">States invite selected schools to participate and provide a point of contact for logistics (Attachment 2d) and parent or guardian consent. </w:t>
      </w:r>
    </w:p>
    <w:p w:rsidR="003A1FC1" w:rsidRPr="003A1FC1" w14:paraId="2365F321" w14:textId="77777777">
      <w:pPr>
        <w:numPr>
          <w:ilvl w:val="0"/>
          <w:numId w:val="2"/>
        </w:numPr>
        <w:tabs>
          <w:tab w:val="left" w:pos="360"/>
          <w:tab w:val="left" w:pos="540"/>
          <w:tab w:val="left" w:pos="1080"/>
          <w:tab w:val="left" w:pos="1440"/>
          <w:tab w:val="left" w:pos="1800"/>
        </w:tabs>
        <w:autoSpaceDE w:val="0"/>
        <w:autoSpaceDN w:val="0"/>
        <w:adjustRightInd w:val="0"/>
        <w:spacing w:after="120" w:line="276" w:lineRule="auto"/>
        <w:ind w:left="360"/>
        <w:rPr>
          <w:rFonts w:ascii="Arial Nova" w:eastAsia="Calibri" w:hAnsi="Arial Nova"/>
          <w:sz w:val="22"/>
          <w:szCs w:val="22"/>
        </w:rPr>
      </w:pPr>
      <w:r w:rsidRPr="003A1FC1">
        <w:rPr>
          <w:rFonts w:ascii="Arial Nova" w:eastAsia="Calibri" w:hAnsi="Arial Nova"/>
          <w:sz w:val="22"/>
          <w:szCs w:val="22"/>
        </w:rPr>
        <w:t xml:space="preserve">States determine whether to utilize a passive or positive consent process as instructed by schools, districts or the state DOE. The BSS manual (Attachment 2a) recommends using passive consent to improve the response rate. </w:t>
      </w:r>
    </w:p>
    <w:p w:rsidR="003A1FC1" w:rsidRPr="003A1FC1" w14:paraId="192D015F" w14:textId="77777777">
      <w:pPr>
        <w:numPr>
          <w:ilvl w:val="0"/>
          <w:numId w:val="2"/>
        </w:numPr>
        <w:tabs>
          <w:tab w:val="left" w:pos="360"/>
          <w:tab w:val="left" w:pos="540"/>
          <w:tab w:val="left" w:pos="1080"/>
          <w:tab w:val="left" w:pos="1440"/>
          <w:tab w:val="left" w:pos="1800"/>
        </w:tabs>
        <w:autoSpaceDE w:val="0"/>
        <w:autoSpaceDN w:val="0"/>
        <w:adjustRightInd w:val="0"/>
        <w:spacing w:after="120" w:line="276" w:lineRule="auto"/>
        <w:ind w:left="360"/>
        <w:rPr>
          <w:rFonts w:ascii="Arial Nova" w:eastAsia="Calibri" w:hAnsi="Arial Nova"/>
          <w:sz w:val="22"/>
          <w:szCs w:val="22"/>
        </w:rPr>
      </w:pPr>
      <w:r w:rsidRPr="003A1FC1">
        <w:rPr>
          <w:rFonts w:ascii="Arial Nova" w:eastAsia="Calibri" w:hAnsi="Arial Nova"/>
          <w:sz w:val="22"/>
          <w:szCs w:val="22"/>
        </w:rPr>
        <w:t>Some states accompany the consent process with an optional parent questionnaire, which queries family use of and access to dental care. The questions align with those on the national surveys such as National Health and Nutrition Examination (NHANES) and National Survey of Children’s Health (NSCH).</w:t>
      </w:r>
    </w:p>
    <w:p w:rsidR="003A1FC1" w:rsidRPr="003A1FC1" w14:paraId="6E9A5ED1" w14:textId="77777777">
      <w:pPr>
        <w:numPr>
          <w:ilvl w:val="0"/>
          <w:numId w:val="2"/>
        </w:numPr>
        <w:tabs>
          <w:tab w:val="left" w:pos="360"/>
          <w:tab w:val="left" w:pos="540"/>
          <w:tab w:val="left" w:pos="1080"/>
          <w:tab w:val="left" w:pos="1440"/>
          <w:tab w:val="left" w:pos="1800"/>
        </w:tabs>
        <w:autoSpaceDE w:val="0"/>
        <w:autoSpaceDN w:val="0"/>
        <w:adjustRightInd w:val="0"/>
        <w:spacing w:after="120" w:line="276" w:lineRule="auto"/>
        <w:ind w:left="360"/>
        <w:rPr>
          <w:rFonts w:ascii="Arial Nova" w:eastAsia="Calibri" w:hAnsi="Arial Nova"/>
          <w:sz w:val="22"/>
          <w:szCs w:val="22"/>
        </w:rPr>
      </w:pPr>
      <w:r w:rsidRPr="003A1FC1">
        <w:rPr>
          <w:rFonts w:ascii="Arial Nova" w:eastAsia="Calibri" w:hAnsi="Arial Nova"/>
          <w:sz w:val="22"/>
          <w:szCs w:val="22"/>
        </w:rPr>
        <w:t>Screeners generally spend one day per school and 1–2 minutes per student surveying for four data points in the non-invasive oral observation: 1) presence of treated caries, 2) presence of untreated tooth decay, 3) urgency of need for treatment, and 4) presence of dental sealants on at least one permanent molar tooth (Attachment 2f).</w:t>
      </w:r>
    </w:p>
    <w:p w:rsidR="003A1FC1" w:rsidRPr="003A1FC1" w14:paraId="333478CE" w14:textId="77777777">
      <w:pPr>
        <w:numPr>
          <w:ilvl w:val="0"/>
          <w:numId w:val="2"/>
        </w:numPr>
        <w:tabs>
          <w:tab w:val="left" w:pos="360"/>
          <w:tab w:val="left" w:pos="540"/>
          <w:tab w:val="left" w:pos="1080"/>
          <w:tab w:val="left" w:pos="1440"/>
          <w:tab w:val="left" w:pos="1800"/>
        </w:tabs>
        <w:autoSpaceDE w:val="0"/>
        <w:autoSpaceDN w:val="0"/>
        <w:adjustRightInd w:val="0"/>
        <w:spacing w:after="120" w:line="276" w:lineRule="auto"/>
        <w:ind w:left="360"/>
        <w:rPr>
          <w:rFonts w:ascii="Arial Nova" w:eastAsia="Calibri" w:hAnsi="Arial Nova"/>
          <w:sz w:val="22"/>
          <w:szCs w:val="22"/>
        </w:rPr>
      </w:pPr>
      <w:r w:rsidRPr="003A1FC1">
        <w:rPr>
          <w:rFonts w:ascii="Arial Nova" w:eastAsia="Calibri" w:hAnsi="Arial Nova"/>
          <w:sz w:val="22"/>
          <w:szCs w:val="22"/>
        </w:rPr>
        <w:t>Screeners record their findings either electronically using data entry tools (e.g., Epi Info, MS Access) or on a paper form (see Attachments 2a and 2f). All parents or caretakers receive the screening results (Attachment 2g). If screeners find an urgent need for dental care, they inform the school contact for follow-up. Screeners transmit the data to the state health department designated contact through a secure electronic format or through the USPS or other delivery service that protects privacy.</w:t>
      </w:r>
    </w:p>
    <w:p w:rsidR="003A1FC1" w:rsidRPr="003A1FC1" w14:paraId="7F0B3A7E" w14:textId="3F423EDB">
      <w:pPr>
        <w:numPr>
          <w:ilvl w:val="0"/>
          <w:numId w:val="2"/>
        </w:numPr>
        <w:tabs>
          <w:tab w:val="left" w:pos="360"/>
          <w:tab w:val="left" w:pos="540"/>
          <w:tab w:val="left" w:pos="1080"/>
          <w:tab w:val="left" w:pos="1440"/>
          <w:tab w:val="left" w:pos="1800"/>
        </w:tabs>
        <w:autoSpaceDE w:val="0"/>
        <w:autoSpaceDN w:val="0"/>
        <w:adjustRightInd w:val="0"/>
        <w:spacing w:after="120" w:line="276" w:lineRule="auto"/>
        <w:ind w:left="360"/>
        <w:rPr>
          <w:rFonts w:ascii="Arial Nova" w:eastAsia="Calibri" w:hAnsi="Arial Nova"/>
          <w:sz w:val="22"/>
          <w:szCs w:val="22"/>
        </w:rPr>
      </w:pPr>
      <w:r w:rsidRPr="003A1FC1">
        <w:rPr>
          <w:rFonts w:ascii="Arial Nova" w:eastAsia="Calibri" w:hAnsi="Arial Nova"/>
          <w:sz w:val="22"/>
          <w:szCs w:val="22"/>
        </w:rPr>
        <w:t xml:space="preserve">The minimal demographic data collected are grade and the school-level percentage of children eligible for NSLP, which is typically publicly available on the state DOE website. BSS recommends that states collaborate with the DOE at the state, district, or school level to collect certain child-level demographic information as well, including sex, </w:t>
      </w:r>
      <w:r w:rsidRPr="003A1FC1" w:rsidR="00887CAC">
        <w:rPr>
          <w:rFonts w:ascii="Arial Nova" w:eastAsia="Calibri" w:hAnsi="Arial Nova"/>
          <w:sz w:val="22"/>
          <w:szCs w:val="22"/>
        </w:rPr>
        <w:t>age,</w:t>
      </w:r>
      <w:r w:rsidRPr="003A1FC1">
        <w:rPr>
          <w:rFonts w:ascii="Arial Nova" w:eastAsia="Calibri" w:hAnsi="Arial Nova"/>
          <w:sz w:val="22"/>
          <w:szCs w:val="22"/>
        </w:rPr>
        <w:t xml:space="preserve"> or date of birth (DOB), race, ethnicity, and NSLP eligibility by using DOE’s existing data. States that obtain child-level demographics from DOE include the state student ID (SSID) on the screening form. The SSID is then used at DOE to link the oral health screening data with DOE demographic data. Before sending the linked dataset to the state oral health program, DOE removes SSID from the dataset once the data linkage is complete. For states that are not able to obtain the child-level demographics from official government data, the BSS manual provides a sample parent questionnaire to collect the data (Attachment 2a).</w:t>
      </w:r>
    </w:p>
    <w:p w:rsidR="003A1FC1" w:rsidRPr="003A1FC1" w:rsidP="003A1FC1" w14:paraId="6CCFF4CC" w14:textId="77777777">
      <w:pPr>
        <w:tabs>
          <w:tab w:val="left" w:pos="720"/>
          <w:tab w:val="left" w:pos="1080"/>
          <w:tab w:val="left" w:pos="1440"/>
          <w:tab w:val="left" w:pos="1800"/>
        </w:tabs>
        <w:autoSpaceDE w:val="0"/>
        <w:autoSpaceDN w:val="0"/>
        <w:adjustRightInd w:val="0"/>
        <w:spacing w:after="120" w:line="276" w:lineRule="auto"/>
        <w:contextualSpacing/>
        <w:rPr>
          <w:rFonts w:ascii="Arial Nova" w:eastAsia="Calibri" w:hAnsi="Arial Nova"/>
          <w:sz w:val="22"/>
          <w:szCs w:val="22"/>
        </w:rPr>
      </w:pPr>
      <w:r w:rsidRPr="003A1FC1">
        <w:rPr>
          <w:rFonts w:ascii="Arial Nova" w:eastAsia="Calibri" w:hAnsi="Arial Nova"/>
          <w:sz w:val="22"/>
          <w:szCs w:val="22"/>
        </w:rPr>
        <w:t>Post-screening phase procedures:</w:t>
      </w:r>
    </w:p>
    <w:p w:rsidR="003A1FC1" w:rsidRPr="003A1FC1" w14:paraId="00EF2E39" w14:textId="3A93258C">
      <w:pPr>
        <w:numPr>
          <w:ilvl w:val="0"/>
          <w:numId w:val="2"/>
        </w:numPr>
        <w:tabs>
          <w:tab w:val="left" w:pos="360"/>
          <w:tab w:val="left" w:pos="540"/>
          <w:tab w:val="left" w:pos="1080"/>
          <w:tab w:val="left" w:pos="1440"/>
          <w:tab w:val="left" w:pos="1800"/>
        </w:tabs>
        <w:autoSpaceDE w:val="0"/>
        <w:autoSpaceDN w:val="0"/>
        <w:adjustRightInd w:val="0"/>
        <w:spacing w:after="120" w:line="276" w:lineRule="auto"/>
        <w:ind w:left="360"/>
        <w:rPr>
          <w:rFonts w:ascii="Arial Nova" w:eastAsia="Calibri" w:hAnsi="Arial Nova"/>
          <w:sz w:val="22"/>
          <w:szCs w:val="22"/>
        </w:rPr>
      </w:pPr>
      <w:r w:rsidRPr="003A1FC1">
        <w:rPr>
          <w:rFonts w:ascii="Arial Nova" w:eastAsia="Calibri" w:hAnsi="Arial Nova"/>
          <w:sz w:val="22"/>
          <w:szCs w:val="22"/>
        </w:rPr>
        <w:t xml:space="preserve">State programs enter, </w:t>
      </w:r>
      <w:r w:rsidRPr="003A1FC1" w:rsidR="00887CAC">
        <w:rPr>
          <w:rFonts w:ascii="Arial Nova" w:eastAsia="Calibri" w:hAnsi="Arial Nova"/>
          <w:sz w:val="22"/>
          <w:szCs w:val="22"/>
        </w:rPr>
        <w:t>clean,</w:t>
      </w:r>
      <w:r w:rsidRPr="003A1FC1">
        <w:rPr>
          <w:rFonts w:ascii="Arial Nova" w:eastAsia="Calibri" w:hAnsi="Arial Nova"/>
          <w:sz w:val="22"/>
          <w:szCs w:val="22"/>
        </w:rPr>
        <w:t xml:space="preserve"> and analyze the data; de-identify it; and respond to ASTDD’s annual email request for state-aggregated BSS data (Attachments 2h and 2i). To accommodate states and ensure that data are published timely, ASTDD accepts data throughout the year. </w:t>
      </w:r>
    </w:p>
    <w:p w:rsidR="003A1FC1" w:rsidRPr="003A1FC1" w14:paraId="72CCFAC6" w14:textId="77777777">
      <w:pPr>
        <w:numPr>
          <w:ilvl w:val="0"/>
          <w:numId w:val="2"/>
        </w:numPr>
        <w:tabs>
          <w:tab w:val="left" w:pos="360"/>
          <w:tab w:val="left" w:pos="540"/>
          <w:tab w:val="left" w:pos="1080"/>
          <w:tab w:val="left" w:pos="1440"/>
          <w:tab w:val="left" w:pos="1800"/>
        </w:tabs>
        <w:autoSpaceDE w:val="0"/>
        <w:autoSpaceDN w:val="0"/>
        <w:adjustRightInd w:val="0"/>
        <w:spacing w:after="120" w:line="276" w:lineRule="auto"/>
        <w:ind w:left="360"/>
        <w:rPr>
          <w:rFonts w:ascii="Arial Nova" w:eastAsia="Calibri" w:hAnsi="Arial Nova"/>
          <w:sz w:val="22"/>
          <w:szCs w:val="22"/>
        </w:rPr>
      </w:pPr>
      <w:r w:rsidRPr="003A1FC1">
        <w:rPr>
          <w:rFonts w:ascii="Arial Nova" w:eastAsia="Calibri" w:hAnsi="Arial Nova"/>
          <w:sz w:val="22"/>
          <w:szCs w:val="22"/>
        </w:rPr>
        <w:t xml:space="preserve">As data are received, and at least quarterly, ASTDD verifies the BSS data to ensure that survey design and data meet criteria specified in the BSS manual (attachment 2a) emailing the data set to CDC for publication on its OHD website. </w:t>
      </w:r>
    </w:p>
    <w:p w:rsidR="003A1FC1" w:rsidRPr="003A1FC1" w14:paraId="3CBD755E" w14:textId="4FF19E2E">
      <w:pPr>
        <w:numPr>
          <w:ilvl w:val="0"/>
          <w:numId w:val="2"/>
        </w:numPr>
        <w:tabs>
          <w:tab w:val="left" w:pos="360"/>
          <w:tab w:val="left" w:pos="540"/>
          <w:tab w:val="left" w:pos="1080"/>
          <w:tab w:val="left" w:pos="1440"/>
          <w:tab w:val="left" w:pos="1800"/>
        </w:tabs>
        <w:autoSpaceDE w:val="0"/>
        <w:autoSpaceDN w:val="0"/>
        <w:adjustRightInd w:val="0"/>
        <w:spacing w:after="120" w:line="276" w:lineRule="auto"/>
        <w:ind w:left="360"/>
        <w:rPr>
          <w:rFonts w:ascii="Arial Nova" w:eastAsia="Calibri" w:hAnsi="Arial Nova"/>
          <w:sz w:val="22"/>
          <w:szCs w:val="22"/>
        </w:rPr>
      </w:pPr>
      <w:r w:rsidRPr="003A1FC1">
        <w:rPr>
          <w:rFonts w:ascii="Arial Nova" w:eastAsia="Calibri" w:hAnsi="Arial Nova"/>
          <w:sz w:val="22"/>
          <w:szCs w:val="22"/>
        </w:rPr>
        <w:t xml:space="preserve">CDC hosts and maintains the OHD website as a centralized public-facing platform. CDC currently displays the following BSS for </w:t>
      </w:r>
      <w:r w:rsidRPr="003A1FC1" w:rsidR="00887CAC">
        <w:rPr>
          <w:rFonts w:ascii="Arial Nova" w:eastAsia="Calibri" w:hAnsi="Arial Nova"/>
          <w:sz w:val="22"/>
          <w:szCs w:val="22"/>
        </w:rPr>
        <w:t>children’s</w:t>
      </w:r>
      <w:r w:rsidRPr="003A1FC1">
        <w:rPr>
          <w:rFonts w:ascii="Arial Nova" w:eastAsia="Calibri" w:hAnsi="Arial Nova"/>
          <w:sz w:val="22"/>
          <w:szCs w:val="22"/>
        </w:rPr>
        <w:t xml:space="preserve"> data: </w:t>
      </w:r>
      <w:r w:rsidRPr="003A1FC1">
        <w:rPr>
          <w:rFonts w:ascii="Arial Nova" w:eastAsia="Calibri" w:hAnsi="Arial Nova"/>
          <w:sz w:val="22"/>
          <w:szCs w:val="22"/>
        </w:rPr>
        <w:t xml:space="preserve">state prevalence estimates of caries experience with treated or untreated caries, untreated tooth decay, dental sealants, response rates, </w:t>
      </w:r>
      <w:r w:rsidRPr="003A1FC1">
        <w:rPr>
          <w:rFonts w:ascii="Arial Nova" w:eastAsia="Calibri" w:hAnsi="Arial Nova"/>
          <w:sz w:val="22"/>
          <w:szCs w:val="22"/>
        </w:rPr>
        <w:t>NSLP</w:t>
      </w:r>
      <w:r w:rsidRPr="003A1FC1">
        <w:rPr>
          <w:rFonts w:ascii="Arial Nova" w:eastAsia="Calibri" w:hAnsi="Arial Nova"/>
          <w:sz w:val="22"/>
          <w:szCs w:val="22"/>
        </w:rPr>
        <w:t xml:space="preserve"> data, </w:t>
      </w:r>
      <w:r w:rsidRPr="003A1FC1">
        <w:rPr>
          <w:rFonts w:ascii="Arial Nova" w:eastAsia="Calibri" w:hAnsi="Arial Nova"/>
          <w:sz w:val="22"/>
          <w:szCs w:val="22"/>
        </w:rPr>
        <w:t>and</w:t>
      </w:r>
      <w:r w:rsidRPr="003A1FC1">
        <w:rPr>
          <w:rFonts w:ascii="Arial Nova" w:eastAsia="Calibri" w:hAnsi="Arial Nova"/>
          <w:sz w:val="22"/>
          <w:szCs w:val="22"/>
        </w:rPr>
        <w:t xml:space="preserve"> a brief </w:t>
      </w:r>
      <w:r w:rsidRPr="003A1FC1">
        <w:rPr>
          <w:rFonts w:ascii="Arial Nova" w:eastAsia="Calibri" w:hAnsi="Arial Nova"/>
          <w:sz w:val="22"/>
          <w:szCs w:val="22"/>
        </w:rPr>
        <w:t>description</w:t>
      </w:r>
      <w:r w:rsidRPr="003A1FC1">
        <w:rPr>
          <w:rFonts w:ascii="Arial Nova" w:eastAsia="Calibri" w:hAnsi="Arial Nova"/>
          <w:sz w:val="22"/>
          <w:szCs w:val="22"/>
        </w:rPr>
        <w:t xml:space="preserve"> of </w:t>
      </w:r>
      <w:r w:rsidRPr="003A1FC1">
        <w:rPr>
          <w:rFonts w:ascii="Arial Nova" w:eastAsia="Calibri" w:hAnsi="Arial Nova"/>
          <w:sz w:val="22"/>
          <w:szCs w:val="22"/>
        </w:rPr>
        <w:t>each</w:t>
      </w:r>
      <w:r w:rsidRPr="003A1FC1">
        <w:rPr>
          <w:rFonts w:ascii="Arial Nova" w:eastAsia="Calibri" w:hAnsi="Arial Nova"/>
          <w:sz w:val="22"/>
          <w:szCs w:val="22"/>
        </w:rPr>
        <w:t xml:space="preserve"> state’s BSS method</w:t>
      </w:r>
      <w:r w:rsidRPr="003A1FC1">
        <w:rPr>
          <w:rFonts w:ascii="Arial Nova" w:eastAsia="Calibri" w:hAnsi="Arial Nova"/>
          <w:sz w:val="22"/>
          <w:szCs w:val="22"/>
        </w:rPr>
        <w:t xml:space="preserve">. </w:t>
      </w:r>
    </w:p>
    <w:p w:rsidR="003A1FC1" w:rsidRPr="003A1FC1" w:rsidP="003A1FC1" w14:paraId="4B4C6AB1" w14:textId="77777777">
      <w:pPr>
        <w:tabs>
          <w:tab w:val="left" w:pos="720"/>
          <w:tab w:val="left" w:pos="1080"/>
          <w:tab w:val="left" w:pos="1440"/>
          <w:tab w:val="left" w:pos="1800"/>
        </w:tabs>
        <w:autoSpaceDE w:val="0"/>
        <w:autoSpaceDN w:val="0"/>
        <w:adjustRightInd w:val="0"/>
        <w:spacing w:after="120" w:line="276" w:lineRule="auto"/>
        <w:rPr>
          <w:rFonts w:ascii="Arial Nova" w:eastAsia="Calibri" w:hAnsi="Arial Nova"/>
          <w:sz w:val="22"/>
          <w:szCs w:val="22"/>
          <w:u w:val="single"/>
        </w:rPr>
      </w:pPr>
      <w:bookmarkStart w:id="12" w:name="_Hlk21614888"/>
      <w:r w:rsidRPr="003A1FC1">
        <w:rPr>
          <w:rFonts w:ascii="Arial Nova" w:eastAsia="Calibri" w:hAnsi="Arial Nova"/>
          <w:sz w:val="22"/>
          <w:szCs w:val="22"/>
          <w:u w:val="single"/>
        </w:rPr>
        <w:t xml:space="preserve">Estimation </w:t>
      </w:r>
    </w:p>
    <w:p w:rsidR="003A1FC1" w:rsidRPr="003A1FC1" w:rsidP="003A1FC1" w14:paraId="4DA5F672" w14:textId="77777777">
      <w:pPr>
        <w:tabs>
          <w:tab w:val="left" w:pos="360"/>
          <w:tab w:val="left" w:pos="540"/>
          <w:tab w:val="left" w:pos="1080"/>
          <w:tab w:val="left" w:pos="1440"/>
          <w:tab w:val="left" w:pos="1800"/>
        </w:tabs>
        <w:autoSpaceDE w:val="0"/>
        <w:autoSpaceDN w:val="0"/>
        <w:adjustRightInd w:val="0"/>
        <w:spacing w:after="120" w:line="276" w:lineRule="auto"/>
        <w:rPr>
          <w:rFonts w:ascii="Arial Nova" w:eastAsia="Calibri" w:hAnsi="Arial Nova"/>
          <w:sz w:val="22"/>
          <w:szCs w:val="22"/>
        </w:rPr>
      </w:pPr>
      <w:r w:rsidRPr="003A1FC1">
        <w:rPr>
          <w:rFonts w:ascii="Arial Nova" w:eastAsia="Calibri" w:hAnsi="Arial Nova"/>
          <w:sz w:val="22"/>
          <w:szCs w:val="22"/>
        </w:rPr>
        <w:t xml:space="preserve">The sample data are weighted by the reciprocal of the probabilities of school and child selection and adjusted for non-response. Variance estimation is based on Taylor series linearization. Estimation of variances and confidence intervals accounts for stratification and cluster sampling effects. </w:t>
      </w:r>
    </w:p>
    <w:p w:rsidR="003A1FC1" w:rsidRPr="003A1FC1" w:rsidP="003A1FC1" w14:paraId="72EC4DB3" w14:textId="77777777">
      <w:pPr>
        <w:tabs>
          <w:tab w:val="left" w:pos="360"/>
          <w:tab w:val="left" w:pos="540"/>
          <w:tab w:val="left" w:pos="1080"/>
          <w:tab w:val="left" w:pos="1440"/>
          <w:tab w:val="left" w:pos="1800"/>
        </w:tabs>
        <w:autoSpaceDE w:val="0"/>
        <w:autoSpaceDN w:val="0"/>
        <w:adjustRightInd w:val="0"/>
        <w:spacing w:after="120" w:line="276" w:lineRule="auto"/>
        <w:rPr>
          <w:rFonts w:ascii="Arial Nova" w:eastAsia="Calibri" w:hAnsi="Arial Nova"/>
          <w:sz w:val="22"/>
          <w:szCs w:val="22"/>
        </w:rPr>
      </w:pPr>
      <w:r w:rsidRPr="003A1FC1">
        <w:rPr>
          <w:rFonts w:ascii="Arial Nova" w:eastAsia="Calibri" w:hAnsi="Arial Nova"/>
          <w:sz w:val="22"/>
          <w:szCs w:val="22"/>
        </w:rPr>
        <w:t>BSS analysis guidelines (Attachment 2c) are provided on the ASTDD website (</w:t>
      </w:r>
      <w:hyperlink r:id="rId12" w:history="1">
        <w:r w:rsidRPr="003A1FC1">
          <w:rPr>
            <w:rFonts w:ascii="Arial Nova" w:eastAsia="Calibri" w:hAnsi="Arial Nova"/>
            <w:color w:val="0563C1"/>
            <w:sz w:val="22"/>
            <w:szCs w:val="22"/>
            <w:u w:val="single"/>
          </w:rPr>
          <w:t>www.astdd.org/basic-screening-survey-tool/</w:t>
        </w:r>
      </w:hyperlink>
      <w:r w:rsidRPr="003A1FC1">
        <w:rPr>
          <w:rFonts w:ascii="Arial Nova" w:eastAsia="Calibri" w:hAnsi="Arial Nova"/>
          <w:sz w:val="22"/>
          <w:szCs w:val="22"/>
        </w:rPr>
        <w:t xml:space="preserve">) and provide step-by-step instructions on how to enter and clean data, prepare data for analysis, calculate weights, and generate statistical estimates to account for the BSS complex sampling design. To further facilitate state adherence to the analysis methods, the guidelines also provide examples of weight calculation, program codes from various software packages (e.g., SUDAAN, SAS, STATA, SPSS, and R) capable of analyzing complex survey data, and tables to present the estimated prevalence.    </w:t>
      </w:r>
    </w:p>
    <w:bookmarkEnd w:id="12"/>
    <w:p w:rsidR="003A1FC1" w:rsidRPr="003A1FC1" w:rsidP="003A1FC1" w14:paraId="6E6DC782" w14:textId="77777777">
      <w:pPr>
        <w:tabs>
          <w:tab w:val="left" w:pos="720"/>
          <w:tab w:val="left" w:pos="1080"/>
          <w:tab w:val="left" w:pos="1440"/>
          <w:tab w:val="left" w:pos="1800"/>
        </w:tabs>
        <w:autoSpaceDE w:val="0"/>
        <w:autoSpaceDN w:val="0"/>
        <w:adjustRightInd w:val="0"/>
        <w:spacing w:after="120" w:line="276" w:lineRule="auto"/>
        <w:rPr>
          <w:rFonts w:ascii="Arial Nova" w:eastAsia="Calibri" w:hAnsi="Arial Nova"/>
          <w:sz w:val="22"/>
          <w:szCs w:val="22"/>
          <w:u w:val="single"/>
        </w:rPr>
      </w:pPr>
      <w:r w:rsidRPr="003A1FC1">
        <w:rPr>
          <w:rFonts w:ascii="Arial Nova" w:eastAsia="Calibri" w:hAnsi="Arial Nova"/>
          <w:sz w:val="22"/>
          <w:szCs w:val="22"/>
          <w:u w:val="single"/>
        </w:rPr>
        <w:t xml:space="preserve">Quality control </w:t>
      </w:r>
    </w:p>
    <w:p w:rsidR="003A1FC1" w:rsidRPr="003A1FC1" w:rsidP="003A1FC1" w14:paraId="048BAD42" w14:textId="77777777">
      <w:pPr>
        <w:tabs>
          <w:tab w:val="left" w:pos="360"/>
          <w:tab w:val="left" w:pos="540"/>
          <w:tab w:val="left" w:pos="1080"/>
          <w:tab w:val="left" w:pos="1440"/>
          <w:tab w:val="left" w:pos="1800"/>
        </w:tabs>
        <w:autoSpaceDE w:val="0"/>
        <w:autoSpaceDN w:val="0"/>
        <w:adjustRightInd w:val="0"/>
        <w:spacing w:after="120" w:line="276" w:lineRule="auto"/>
        <w:rPr>
          <w:rFonts w:ascii="Arial Nova" w:eastAsia="Calibri" w:hAnsi="Arial Nova"/>
          <w:sz w:val="22"/>
          <w:szCs w:val="22"/>
        </w:rPr>
      </w:pPr>
      <w:r w:rsidRPr="003A1FC1">
        <w:rPr>
          <w:rFonts w:ascii="Arial Nova" w:eastAsia="Calibri" w:hAnsi="Arial Nova"/>
          <w:sz w:val="22"/>
          <w:szCs w:val="22"/>
        </w:rPr>
        <w:t xml:space="preserve">To ensure standardization and quality of the data, BSS incorporates key procedures from various dimensions. </w:t>
      </w:r>
    </w:p>
    <w:p w:rsidR="003A1FC1" w:rsidRPr="003A1FC1" w14:paraId="7D826728" w14:textId="77777777">
      <w:pPr>
        <w:numPr>
          <w:ilvl w:val="0"/>
          <w:numId w:val="2"/>
        </w:numPr>
        <w:tabs>
          <w:tab w:val="left" w:pos="360"/>
          <w:tab w:val="left" w:pos="540"/>
          <w:tab w:val="left" w:pos="1080"/>
          <w:tab w:val="left" w:pos="1440"/>
          <w:tab w:val="left" w:pos="1800"/>
        </w:tabs>
        <w:autoSpaceDE w:val="0"/>
        <w:autoSpaceDN w:val="0"/>
        <w:adjustRightInd w:val="0"/>
        <w:spacing w:after="120" w:line="276" w:lineRule="auto"/>
        <w:ind w:left="360"/>
        <w:rPr>
          <w:rFonts w:ascii="Arial Nova" w:eastAsia="Calibri" w:hAnsi="Arial Nova"/>
          <w:sz w:val="22"/>
          <w:szCs w:val="22"/>
        </w:rPr>
      </w:pPr>
      <w:r w:rsidRPr="003A1FC1">
        <w:rPr>
          <w:rFonts w:ascii="Arial Nova" w:eastAsia="Calibri" w:hAnsi="Arial Nova"/>
          <w:i/>
          <w:sz w:val="22"/>
          <w:szCs w:val="22"/>
        </w:rPr>
        <w:t>Step-by-step protocol.</w:t>
      </w:r>
      <w:r w:rsidRPr="003A1FC1">
        <w:rPr>
          <w:rFonts w:ascii="Arial Nova" w:eastAsia="Calibri" w:hAnsi="Arial Nova"/>
          <w:sz w:val="22"/>
          <w:szCs w:val="22"/>
        </w:rPr>
        <w:t xml:space="preserve"> ASTDD in consultation with CDC provides states explicit and step-by-step guidelines (Attachments 2a–2c) that cover all phases of BSS from planning, sampling design and implementation through data analysis, reporting and submission. Since the BSS protocol was released in 1999, ASTDD in consultation with its Data and Oral Health Surveillance Committee and CDC has conducted periodic reviews to update and improve the screening process and data collection quality (Attachment 2a). </w:t>
      </w:r>
    </w:p>
    <w:p w:rsidR="003A1FC1" w:rsidRPr="003A1FC1" w14:paraId="0EBC73DA" w14:textId="77777777">
      <w:pPr>
        <w:numPr>
          <w:ilvl w:val="0"/>
          <w:numId w:val="2"/>
        </w:numPr>
        <w:tabs>
          <w:tab w:val="left" w:pos="360"/>
          <w:tab w:val="left" w:pos="540"/>
          <w:tab w:val="left" w:pos="1080"/>
          <w:tab w:val="left" w:pos="1440"/>
          <w:tab w:val="left" w:pos="1800"/>
        </w:tabs>
        <w:autoSpaceDE w:val="0"/>
        <w:autoSpaceDN w:val="0"/>
        <w:adjustRightInd w:val="0"/>
        <w:spacing w:after="120" w:line="276" w:lineRule="auto"/>
        <w:ind w:left="360"/>
        <w:rPr>
          <w:rFonts w:ascii="Arial Nova" w:eastAsia="Calibri" w:hAnsi="Arial Nova"/>
          <w:sz w:val="22"/>
          <w:szCs w:val="22"/>
        </w:rPr>
      </w:pPr>
      <w:r w:rsidRPr="003A1FC1">
        <w:rPr>
          <w:rFonts w:ascii="Arial Nova" w:eastAsia="Calibri" w:hAnsi="Arial Nova"/>
          <w:i/>
          <w:sz w:val="22"/>
          <w:szCs w:val="22"/>
        </w:rPr>
        <w:t>Technical assistance</w:t>
      </w:r>
      <w:r w:rsidRPr="003A1FC1">
        <w:rPr>
          <w:rFonts w:ascii="Arial Nova" w:eastAsia="Calibri" w:hAnsi="Arial Nova"/>
          <w:sz w:val="22"/>
          <w:szCs w:val="22"/>
        </w:rPr>
        <w:t xml:space="preserve">. States are encouraged to seek customized technical assistance from ASTDD. Supported by a CDC partner cooperative agreement, ASTDD provides training and technical assistance on BSS to states. ASTDD provides full-spectrum technical assistance, which ranges from planning, screener training, and sampling design to data entry, weighting, analysis, and reporting. </w:t>
      </w:r>
    </w:p>
    <w:p w:rsidR="003A1FC1" w:rsidRPr="003A1FC1" w14:paraId="6EB531A8" w14:textId="77777777">
      <w:pPr>
        <w:numPr>
          <w:ilvl w:val="0"/>
          <w:numId w:val="2"/>
        </w:numPr>
        <w:tabs>
          <w:tab w:val="left" w:pos="360"/>
          <w:tab w:val="left" w:pos="540"/>
          <w:tab w:val="left" w:pos="1080"/>
          <w:tab w:val="left" w:pos="1440"/>
          <w:tab w:val="left" w:pos="1800"/>
        </w:tabs>
        <w:autoSpaceDE w:val="0"/>
        <w:autoSpaceDN w:val="0"/>
        <w:adjustRightInd w:val="0"/>
        <w:spacing w:after="120" w:line="276" w:lineRule="auto"/>
        <w:ind w:left="360"/>
        <w:rPr>
          <w:rFonts w:ascii="Arial Nova" w:eastAsia="Calibri" w:hAnsi="Arial Nova"/>
          <w:sz w:val="22"/>
          <w:szCs w:val="22"/>
        </w:rPr>
      </w:pPr>
      <w:r w:rsidRPr="003A1FC1">
        <w:rPr>
          <w:rFonts w:ascii="Arial Nova" w:eastAsia="Calibri" w:hAnsi="Arial Nova"/>
          <w:i/>
          <w:sz w:val="22"/>
          <w:szCs w:val="22"/>
        </w:rPr>
        <w:t>Didactic and clinical training</w:t>
      </w:r>
      <w:r w:rsidRPr="003A1FC1">
        <w:rPr>
          <w:rFonts w:ascii="Arial Nova" w:eastAsia="Calibri" w:hAnsi="Arial Nova"/>
          <w:sz w:val="22"/>
          <w:szCs w:val="22"/>
        </w:rPr>
        <w:t xml:space="preserve">. To ensure standardization and consistency in data collection and definition, the BSS protocol suggests that states train screeners at least once before each BSS cycle through a combination of didactic and clinical training, which includes verifying each screener’s assessment of 20 children from the target grade level (Attachment 2a). </w:t>
      </w:r>
    </w:p>
    <w:p w:rsidR="003A1FC1" w:rsidRPr="003A1FC1" w14:paraId="383EF477" w14:textId="77777777">
      <w:pPr>
        <w:numPr>
          <w:ilvl w:val="0"/>
          <w:numId w:val="2"/>
        </w:numPr>
        <w:tabs>
          <w:tab w:val="left" w:pos="360"/>
          <w:tab w:val="left" w:pos="540"/>
          <w:tab w:val="left" w:pos="1080"/>
          <w:tab w:val="left" w:pos="1440"/>
          <w:tab w:val="left" w:pos="1800"/>
        </w:tabs>
        <w:autoSpaceDE w:val="0"/>
        <w:autoSpaceDN w:val="0"/>
        <w:adjustRightInd w:val="0"/>
        <w:spacing w:after="120" w:line="276" w:lineRule="auto"/>
        <w:ind w:left="360"/>
        <w:rPr>
          <w:rFonts w:ascii="Arial Nova" w:eastAsia="Calibri" w:hAnsi="Arial Nova"/>
          <w:sz w:val="22"/>
          <w:szCs w:val="22"/>
        </w:rPr>
      </w:pPr>
      <w:r w:rsidRPr="003A1FC1">
        <w:rPr>
          <w:rFonts w:ascii="Arial Nova" w:eastAsia="Calibri" w:hAnsi="Arial Nova"/>
          <w:i/>
          <w:sz w:val="22"/>
          <w:szCs w:val="22"/>
        </w:rPr>
        <w:t>Data entry and cleaning</w:t>
      </w:r>
      <w:r w:rsidRPr="003A1FC1">
        <w:rPr>
          <w:rFonts w:ascii="Arial Nova" w:eastAsia="Calibri" w:hAnsi="Arial Nova"/>
          <w:sz w:val="22"/>
          <w:szCs w:val="22"/>
        </w:rPr>
        <w:t xml:space="preserve">. The BSS protocol and analysis guidelines (Attachments 2a and 2c) instruct states to use double data entry and to use electronic data entry systems such as Epi Info and Microsoft Access with embedded data validation functions that allow each field to </w:t>
      </w:r>
      <w:r w:rsidRPr="003A1FC1">
        <w:rPr>
          <w:rFonts w:ascii="Arial Nova" w:eastAsia="Calibri" w:hAnsi="Arial Nova"/>
          <w:sz w:val="22"/>
          <w:szCs w:val="22"/>
        </w:rPr>
        <w:t>be checked automatically for valid values, inconsistencies, skip patterns, etc. Examples of data entry systems using Epi Info and Access are available from ASTDD.</w:t>
      </w:r>
    </w:p>
    <w:p w:rsidR="003A1FC1" w:rsidRPr="003A1FC1" w14:paraId="62354B93" w14:textId="77777777">
      <w:pPr>
        <w:numPr>
          <w:ilvl w:val="0"/>
          <w:numId w:val="2"/>
        </w:numPr>
        <w:tabs>
          <w:tab w:val="left" w:pos="360"/>
          <w:tab w:val="left" w:pos="540"/>
          <w:tab w:val="left" w:pos="1080"/>
          <w:tab w:val="left" w:pos="1440"/>
          <w:tab w:val="left" w:pos="1800"/>
        </w:tabs>
        <w:autoSpaceDE w:val="0"/>
        <w:autoSpaceDN w:val="0"/>
        <w:adjustRightInd w:val="0"/>
        <w:spacing w:after="120" w:line="276" w:lineRule="auto"/>
        <w:ind w:left="360"/>
        <w:rPr>
          <w:rFonts w:ascii="Arial Nova" w:eastAsia="Calibri" w:hAnsi="Arial Nova"/>
          <w:sz w:val="22"/>
          <w:szCs w:val="22"/>
        </w:rPr>
      </w:pPr>
      <w:r w:rsidRPr="003A1FC1">
        <w:rPr>
          <w:rFonts w:ascii="Arial Nova" w:eastAsia="Calibri" w:hAnsi="Arial Nova"/>
          <w:i/>
          <w:sz w:val="22"/>
          <w:szCs w:val="22"/>
        </w:rPr>
        <w:t>Data analysis guidelines</w:t>
      </w:r>
      <w:r w:rsidRPr="003A1FC1">
        <w:rPr>
          <w:rFonts w:ascii="Arial Nova" w:eastAsia="Calibri" w:hAnsi="Arial Nova"/>
          <w:sz w:val="22"/>
          <w:szCs w:val="22"/>
        </w:rPr>
        <w:t>.</w:t>
      </w:r>
      <w:r w:rsidRPr="003A1FC1">
        <w:rPr>
          <w:rFonts w:ascii="Calibri" w:eastAsia="Calibri" w:hAnsi="Calibri"/>
          <w:sz w:val="22"/>
          <w:szCs w:val="22"/>
        </w:rPr>
        <w:t xml:space="preserve"> </w:t>
      </w:r>
      <w:r w:rsidRPr="003A1FC1">
        <w:rPr>
          <w:rFonts w:ascii="Arial Nova" w:eastAsia="Calibri" w:hAnsi="Arial Nova"/>
          <w:sz w:val="22"/>
          <w:szCs w:val="22"/>
        </w:rPr>
        <w:t>To ensure that states use correct complex survey data analyses, BSS analysis guidelines (Attachment 2c) on the ASTDD website accompany step-by-step instructions with examples showing how to enter and clean data, prepare analysis data, calculate weights, and generate estimates to account for the complex sampling design.</w:t>
      </w:r>
    </w:p>
    <w:p w:rsidR="003A1FC1" w:rsidRPr="003A1FC1" w14:paraId="31A13825" w14:textId="77777777">
      <w:pPr>
        <w:numPr>
          <w:ilvl w:val="0"/>
          <w:numId w:val="2"/>
        </w:numPr>
        <w:tabs>
          <w:tab w:val="left" w:pos="360"/>
          <w:tab w:val="left" w:pos="540"/>
          <w:tab w:val="left" w:pos="1080"/>
          <w:tab w:val="left" w:pos="1440"/>
          <w:tab w:val="left" w:pos="1800"/>
        </w:tabs>
        <w:autoSpaceDE w:val="0"/>
        <w:autoSpaceDN w:val="0"/>
        <w:adjustRightInd w:val="0"/>
        <w:spacing w:after="120" w:line="276" w:lineRule="auto"/>
        <w:ind w:left="360"/>
        <w:rPr>
          <w:rFonts w:ascii="Arial Nova" w:eastAsia="Calibri" w:hAnsi="Arial Nova"/>
          <w:sz w:val="22"/>
          <w:szCs w:val="22"/>
        </w:rPr>
      </w:pPr>
      <w:r w:rsidRPr="003A1FC1">
        <w:rPr>
          <w:rFonts w:ascii="Arial Nova" w:eastAsia="Calibri" w:hAnsi="Arial Nova"/>
          <w:i/>
          <w:sz w:val="22"/>
          <w:szCs w:val="22"/>
        </w:rPr>
        <w:t>Review and validation of submitted data</w:t>
      </w:r>
      <w:r w:rsidRPr="003A1FC1">
        <w:rPr>
          <w:rFonts w:ascii="Arial Nova" w:eastAsia="Calibri" w:hAnsi="Arial Nova"/>
          <w:sz w:val="22"/>
          <w:szCs w:val="22"/>
        </w:rPr>
        <w:t xml:space="preserve">. ASTDD reviews state-submitted BSS data to ensure they meet the criteria specified in the BSS manual (Attachment 2a): data from a statewide representative probability sample of children in the target grade or enrolled in Head Start, data weighted for the sampling scheme and non-response, calculation of variance estimates and confidence intervals to account for stratification and cluster sampling effects, and use of diagnostic criteria outlined in the BSS manual. Only data meeting the criteria are submitted to CDC for posting on the OHD website. </w:t>
      </w:r>
    </w:p>
    <w:p w:rsidR="003A1FC1" w:rsidRPr="003A1FC1" w:rsidP="003A1FC1" w14:paraId="10F3B2F2" w14:textId="77777777">
      <w:pPr>
        <w:tabs>
          <w:tab w:val="left" w:pos="360"/>
          <w:tab w:val="left" w:pos="540"/>
          <w:tab w:val="left" w:pos="1080"/>
          <w:tab w:val="left" w:pos="1440"/>
          <w:tab w:val="left" w:pos="1800"/>
        </w:tabs>
        <w:autoSpaceDE w:val="0"/>
        <w:autoSpaceDN w:val="0"/>
        <w:adjustRightInd w:val="0"/>
        <w:spacing w:after="120" w:line="276" w:lineRule="auto"/>
        <w:rPr>
          <w:rFonts w:ascii="Arial Nova" w:eastAsia="Calibri" w:hAnsi="Arial Nova"/>
          <w:sz w:val="22"/>
          <w:szCs w:val="22"/>
          <w:u w:val="single"/>
        </w:rPr>
      </w:pPr>
      <w:r w:rsidRPr="003A1FC1">
        <w:rPr>
          <w:rFonts w:ascii="Arial Nova" w:eastAsia="Calibri" w:hAnsi="Arial Nova"/>
          <w:sz w:val="22"/>
          <w:szCs w:val="22"/>
          <w:u w:val="single"/>
        </w:rPr>
        <w:t>Data collection frequency</w:t>
      </w:r>
    </w:p>
    <w:p w:rsidR="003A1FC1" w:rsidRPr="003A1FC1" w:rsidP="003A1FC1" w14:paraId="702496AC" w14:textId="77777777">
      <w:pPr>
        <w:tabs>
          <w:tab w:val="left" w:pos="360"/>
          <w:tab w:val="left" w:pos="540"/>
          <w:tab w:val="left" w:pos="1080"/>
          <w:tab w:val="left" w:pos="1440"/>
          <w:tab w:val="left" w:pos="1800"/>
        </w:tabs>
        <w:autoSpaceDE w:val="0"/>
        <w:autoSpaceDN w:val="0"/>
        <w:adjustRightInd w:val="0"/>
        <w:spacing w:after="120" w:line="276" w:lineRule="auto"/>
        <w:rPr>
          <w:rFonts w:ascii="Arial Nova" w:eastAsia="Calibri" w:hAnsi="Arial Nova"/>
          <w:sz w:val="22"/>
          <w:szCs w:val="22"/>
        </w:rPr>
      </w:pPr>
      <w:r w:rsidRPr="003A1FC1">
        <w:rPr>
          <w:rFonts w:ascii="Arial Nova" w:eastAsia="Calibri" w:hAnsi="Arial Nova"/>
          <w:sz w:val="22"/>
          <w:szCs w:val="22"/>
        </w:rPr>
        <w:t xml:space="preserve">Conducting the BSS less frequently than every 5 years will inhibit both the quality of trend data and the likelihood that the resulting data will be analyzed and published. Less frequent BSS also will reduce the timeliness of data used to inform program and funding decisions. </w:t>
      </w:r>
    </w:p>
    <w:p w:rsidR="00F8714F" w:rsidP="00983A51" w14:paraId="0706CB32" w14:textId="2AADFF8D">
      <w:pPr>
        <w:spacing w:line="276" w:lineRule="auto"/>
        <w:rPr>
          <w:rFonts w:ascii="Arial Nova" w:hAnsi="Arial Nova"/>
        </w:rPr>
      </w:pPr>
    </w:p>
    <w:p w:rsidR="007468F1" w:rsidRPr="00F06B97" w:rsidP="00F06B97" w14:paraId="74D4F068" w14:textId="77777777">
      <w:pPr>
        <w:pStyle w:val="Heading2"/>
        <w:spacing w:line="276" w:lineRule="auto"/>
        <w:rPr>
          <w:rFonts w:ascii="Arial Nova" w:hAnsi="Arial Nova" w:cs="Times New Roman"/>
          <w:i/>
          <w:color w:val="auto"/>
          <w:sz w:val="24"/>
          <w:szCs w:val="24"/>
        </w:rPr>
      </w:pPr>
      <w:bookmarkStart w:id="13" w:name="_Toc329519283"/>
      <w:bookmarkStart w:id="14" w:name="_Toc1316555"/>
      <w:r w:rsidRPr="00F06B97">
        <w:rPr>
          <w:rFonts w:ascii="Arial Nova" w:hAnsi="Arial Nova" w:cs="Times New Roman"/>
          <w:i/>
          <w:color w:val="auto"/>
          <w:sz w:val="24"/>
          <w:szCs w:val="24"/>
        </w:rPr>
        <w:t>B3. Methods to Maximize Response Rates and Deal with No Response</w:t>
      </w:r>
      <w:bookmarkEnd w:id="13"/>
      <w:bookmarkEnd w:id="14"/>
    </w:p>
    <w:p w:rsidR="007468F1" w:rsidRPr="00F06B97" w:rsidP="00F06B97" w14:paraId="2817B055" w14:textId="77777777">
      <w:pPr>
        <w:spacing w:line="276" w:lineRule="auto"/>
        <w:rPr>
          <w:rFonts w:ascii="Arial Nova" w:hAnsi="Arial Nova"/>
        </w:rPr>
      </w:pPr>
    </w:p>
    <w:p w:rsidR="00266036" w:rsidRPr="00266036" w:rsidP="00266036" w14:paraId="38E0BDC0" w14:textId="77777777">
      <w:pPr>
        <w:tabs>
          <w:tab w:val="left" w:pos="360"/>
          <w:tab w:val="left" w:pos="540"/>
          <w:tab w:val="left" w:pos="1080"/>
          <w:tab w:val="left" w:pos="1440"/>
          <w:tab w:val="left" w:pos="1800"/>
        </w:tabs>
        <w:autoSpaceDE w:val="0"/>
        <w:autoSpaceDN w:val="0"/>
        <w:adjustRightInd w:val="0"/>
        <w:spacing w:after="120" w:line="276" w:lineRule="auto"/>
        <w:rPr>
          <w:rFonts w:ascii="Arial Nova" w:eastAsia="Calibri" w:hAnsi="Arial Nova"/>
          <w:sz w:val="22"/>
          <w:szCs w:val="22"/>
        </w:rPr>
      </w:pPr>
      <w:r w:rsidRPr="00266036">
        <w:rPr>
          <w:rFonts w:ascii="Arial Nova" w:eastAsia="Calibri" w:hAnsi="Arial Nova"/>
          <w:sz w:val="22"/>
          <w:szCs w:val="22"/>
        </w:rPr>
        <w:t xml:space="preserve">CDC estimates that approximately 34 states (67% of 50 states and Washington, DC), including the 20 states currently funded by CDC, will conduct at least one BSS for children and respond to this data collection during the period for which this approval is being sought. </w:t>
      </w:r>
    </w:p>
    <w:p w:rsidR="00266036" w:rsidRPr="00266036" w:rsidP="00266036" w14:paraId="20DC369C" w14:textId="77777777">
      <w:pPr>
        <w:tabs>
          <w:tab w:val="left" w:pos="360"/>
          <w:tab w:val="left" w:pos="540"/>
          <w:tab w:val="left" w:pos="1080"/>
          <w:tab w:val="left" w:pos="1440"/>
          <w:tab w:val="left" w:pos="1800"/>
        </w:tabs>
        <w:autoSpaceDE w:val="0"/>
        <w:autoSpaceDN w:val="0"/>
        <w:adjustRightInd w:val="0"/>
        <w:spacing w:after="120" w:line="276" w:lineRule="auto"/>
        <w:rPr>
          <w:rFonts w:ascii="Arial Nova" w:eastAsia="Calibri" w:hAnsi="Arial Nova"/>
          <w:sz w:val="22"/>
          <w:szCs w:val="22"/>
        </w:rPr>
      </w:pPr>
      <w:r w:rsidRPr="00266036">
        <w:rPr>
          <w:rFonts w:ascii="Arial Nova" w:eastAsia="Calibri" w:hAnsi="Arial Nova"/>
          <w:sz w:val="22"/>
          <w:szCs w:val="22"/>
        </w:rPr>
        <w:t xml:space="preserve">Prior to 1993, no states had BSS data. CDC’s cooperative agreements with some of the 50 states have played a pivotal role in encouraging and facilitating states to conduct BSS. In 2000, only six states had ever conducted a BSS for children. By 2010 that number had increased to 43, and it now stands at 47. </w:t>
      </w:r>
    </w:p>
    <w:p w:rsidR="00266036" w:rsidRPr="00266036" w:rsidP="00266036" w14:paraId="3B27B991" w14:textId="77777777">
      <w:pPr>
        <w:tabs>
          <w:tab w:val="right" w:pos="9360"/>
        </w:tabs>
        <w:spacing w:after="120" w:line="276" w:lineRule="auto"/>
        <w:rPr>
          <w:rFonts w:ascii="Arial Nova" w:eastAsia="Calibri" w:hAnsi="Arial Nova"/>
          <w:sz w:val="22"/>
          <w:szCs w:val="22"/>
        </w:rPr>
      </w:pPr>
      <w:r w:rsidRPr="00266036">
        <w:rPr>
          <w:rFonts w:ascii="Arial Nova" w:eastAsia="Calibri" w:hAnsi="Arial Nova"/>
          <w:sz w:val="22"/>
          <w:szCs w:val="22"/>
        </w:rPr>
        <w:t xml:space="preserve">The average child-level response rate for the latest BSS is 59% over the 34 states; response rates vary by state and range from 28% to 89% for K–3rd grade BSS. Low response rates associated with positive consent are a primary challenge to BSS implementation. Using passive consent typically results in response rates of 75–90%, whereas using positive consent generally reduces response to less than 50% (Attachment 2a). To address this challenge, ASTDD and CDC updated the BSS manual (Attachment 2a) in 2019: clarifying that passive consent is preferred and verbal consent is acceptable for positive consent (Attachment 2a), modifying the positive consent form to include verbal consent verification (Attachments 2a and 2e), decoupling the optional questionnaire from the positive consent form to make clear that parents are not required to fill out the questionnaire to grant consent, and emphasizing in the sample letters to </w:t>
      </w:r>
      <w:r w:rsidRPr="00266036">
        <w:rPr>
          <w:rFonts w:ascii="Arial Nova" w:eastAsia="Calibri" w:hAnsi="Arial Nova"/>
          <w:sz w:val="22"/>
          <w:szCs w:val="22"/>
        </w:rPr>
        <w:t xml:space="preserve">schools (Attachments 2a and 2d) that the survey is supported by CDC (in funded states) and endorsed by key stakeholders. </w:t>
      </w:r>
    </w:p>
    <w:p w:rsidR="00266036" w:rsidRPr="00266036" w:rsidP="00266036" w14:paraId="7E06C0AB" w14:textId="77777777">
      <w:pPr>
        <w:tabs>
          <w:tab w:val="right" w:pos="9360"/>
        </w:tabs>
        <w:spacing w:after="120" w:line="276" w:lineRule="auto"/>
        <w:rPr>
          <w:rFonts w:ascii="Arial Nova" w:eastAsia="Calibri" w:hAnsi="Arial Nova"/>
          <w:sz w:val="22"/>
          <w:szCs w:val="22"/>
        </w:rPr>
      </w:pPr>
      <w:r w:rsidRPr="00266036">
        <w:rPr>
          <w:rFonts w:ascii="Arial Nova" w:eastAsia="Calibri" w:hAnsi="Arial Nova"/>
          <w:sz w:val="22"/>
          <w:szCs w:val="22"/>
        </w:rPr>
        <w:t xml:space="preserve">BSS sampling allows for replacement of refusing schools. The sampling guidelines (Attachment 2b) instruct states on how to </w:t>
      </w:r>
      <w:r w:rsidRPr="00266036">
        <w:rPr>
          <w:rFonts w:ascii="Arial Nova" w:hAnsi="Arial Nova"/>
          <w:sz w:val="22"/>
          <w:szCs w:val="22"/>
        </w:rPr>
        <w:t>select replacement schools using the same probability methods employed in the original selection process.</w:t>
      </w:r>
    </w:p>
    <w:p w:rsidR="00266036" w:rsidRPr="00266036" w:rsidP="00266036" w14:paraId="641A6DE2" w14:textId="77777777">
      <w:pPr>
        <w:tabs>
          <w:tab w:val="right" w:pos="9360"/>
        </w:tabs>
        <w:spacing w:after="120" w:line="276" w:lineRule="auto"/>
        <w:rPr>
          <w:rFonts w:ascii="Arial Nova" w:eastAsia="Calibri" w:hAnsi="Arial Nova"/>
          <w:sz w:val="22"/>
          <w:szCs w:val="22"/>
        </w:rPr>
      </w:pPr>
      <w:r w:rsidRPr="00266036">
        <w:rPr>
          <w:rFonts w:ascii="Arial Nova" w:eastAsia="Calibri" w:hAnsi="Arial Nova"/>
          <w:sz w:val="22"/>
          <w:szCs w:val="22"/>
        </w:rPr>
        <w:t>In addition, CDC’s evaluation of the last cooperative agreements (State oral disease prevention program, CDC-RFA-DP13-1307) identified several strategies states used to improve BSS response rates: communicating the importance of BSS and its findings to key stakeholders such as schools and parents to enhance buy-in and participation, integrating BSS with state required hearing and vision screenings, and working with state DOE and relevant agencies to gain approval for passive consent. Moving to passive consent is particularly effective. For example, Maryland’s 2011–2012 Third Grade BSS used positive consent and had a response rate of only 15%, but that rate increased to 71% during the 2015–2016 survey when passive consent was used.</w:t>
      </w:r>
      <w:r w:rsidRPr="00266036">
        <w:rPr>
          <w:rFonts w:ascii="Arial Nova" w:eastAsia="Calibri" w:hAnsi="Arial Nova"/>
          <w:sz w:val="22"/>
          <w:szCs w:val="22"/>
        </w:rPr>
        <w:fldChar w:fldCharType="begin"/>
      </w:r>
      <w:r w:rsidRPr="00266036">
        <w:rPr>
          <w:rFonts w:ascii="Arial Nova" w:eastAsia="Calibri" w:hAnsi="Arial Nova"/>
          <w:sz w:val="22"/>
          <w:szCs w:val="22"/>
        </w:rPr>
        <w:instrText xml:space="preserve"> ADDIN EN.CITE &lt;EndNote&gt;&lt;Cite&gt;&lt;Author&gt;Maryland Department of Health&lt;/Author&gt;&lt;Year&gt;2017&lt;/Year&gt;&lt;RecNum&gt;6&lt;/RecNum&gt;&lt;DisplayText&gt;&lt;style face="superscript"&gt;1&lt;/style&gt;&lt;/DisplayText&gt;&lt;record&gt;&lt;rec-number&gt;6&lt;/rec-number&gt;&lt;foreign-keys&gt;&lt;key app="EN" db-id="wrwsveat42dsabetxxg5rpvc20pzr9a2afvt" timestamp="1571170896"&gt;6&lt;/key&gt;&lt;/foreign-keys&gt;&lt;ref-type name="Electronic Article"&gt;43&lt;/ref-type&gt;&lt;contributors&gt;&lt;authors&gt;&lt;author&gt;Maryland Department of Health,&lt;/author&gt;&lt;/authors&gt;&lt;/contributors&gt;&lt;titles&gt;&lt;title&gt;Oral Health Survey of Maryland School Children, 2015-2016&lt;/title&gt;&lt;/titles&gt;&lt;dates&gt;&lt;year&gt;2017&lt;/year&gt;&lt;pub-dates&gt;&lt;date&gt;October 15, 2019&lt;/date&gt;&lt;/pub-dates&gt;&lt;/dates&gt;&lt;urls&gt;&lt;related-urls&gt;&lt;url&gt;https://phpa.health.maryland.gov/oralhealth/Documents/SchoolSurvey2015.pdf&lt;/url&gt;&lt;/related-urls&gt;&lt;/urls&gt;&lt;/record&gt;&lt;/Cite&gt;&lt;/EndNote&gt;</w:instrText>
      </w:r>
      <w:r w:rsidRPr="00266036">
        <w:rPr>
          <w:rFonts w:ascii="Arial Nova" w:eastAsia="Calibri" w:hAnsi="Arial Nova"/>
          <w:sz w:val="22"/>
          <w:szCs w:val="22"/>
        </w:rPr>
        <w:fldChar w:fldCharType="separate"/>
      </w:r>
      <w:r w:rsidRPr="00266036">
        <w:rPr>
          <w:rFonts w:ascii="Arial Nova" w:eastAsia="Calibri" w:hAnsi="Arial Nova"/>
          <w:noProof/>
          <w:sz w:val="22"/>
          <w:szCs w:val="22"/>
          <w:vertAlign w:val="superscript"/>
        </w:rPr>
        <w:t>1</w:t>
      </w:r>
      <w:r w:rsidRPr="00266036">
        <w:rPr>
          <w:rFonts w:ascii="Arial Nova" w:eastAsia="Calibri" w:hAnsi="Arial Nova"/>
          <w:sz w:val="22"/>
          <w:szCs w:val="22"/>
        </w:rPr>
        <w:fldChar w:fldCharType="end"/>
      </w:r>
      <w:r w:rsidRPr="00266036">
        <w:rPr>
          <w:rFonts w:ascii="Arial Nova" w:eastAsia="Calibri" w:hAnsi="Arial Nova"/>
          <w:sz w:val="22"/>
          <w:szCs w:val="22"/>
        </w:rPr>
        <w:t xml:space="preserve">  </w:t>
      </w:r>
    </w:p>
    <w:p w:rsidR="00266036" w:rsidRPr="00266036" w:rsidP="00266036" w14:paraId="64F66A6A" w14:textId="77777777">
      <w:pPr>
        <w:tabs>
          <w:tab w:val="right" w:pos="9360"/>
        </w:tabs>
        <w:spacing w:after="120" w:line="276" w:lineRule="auto"/>
        <w:rPr>
          <w:rFonts w:ascii="Arial Nova" w:eastAsia="Calibri" w:hAnsi="Arial Nova"/>
          <w:sz w:val="22"/>
          <w:szCs w:val="22"/>
        </w:rPr>
      </w:pPr>
      <w:r w:rsidRPr="00266036">
        <w:rPr>
          <w:rFonts w:ascii="Arial Nova" w:eastAsia="Calibri" w:hAnsi="Arial Nova"/>
          <w:sz w:val="22"/>
          <w:szCs w:val="22"/>
        </w:rPr>
        <w:t>To minimize the likelihood of missing values, the BSS manual and analysis guidelines (Attachments 2a and 2c) instruct states to review screening forms at the end of each screening day to ensure that all data boxes contain an appropriate entry and to use double data entry and data validation functions embedded in the data entry systems to confirm that data are accurate and complete.</w:t>
      </w:r>
    </w:p>
    <w:p w:rsidR="007468F1" w:rsidRPr="00F06B97" w:rsidP="00F06B97" w14:paraId="31C52410" w14:textId="77777777">
      <w:pPr>
        <w:pStyle w:val="Heading2"/>
        <w:spacing w:line="276" w:lineRule="auto"/>
        <w:rPr>
          <w:rFonts w:ascii="Arial Nova" w:hAnsi="Arial Nova" w:cs="Times New Roman"/>
          <w:i/>
          <w:color w:val="auto"/>
          <w:sz w:val="24"/>
          <w:szCs w:val="24"/>
        </w:rPr>
      </w:pPr>
      <w:bookmarkStart w:id="15" w:name="_Toc329519284"/>
      <w:bookmarkStart w:id="16" w:name="_Toc1316556"/>
      <w:r w:rsidRPr="00F06B97">
        <w:rPr>
          <w:rFonts w:ascii="Arial Nova" w:hAnsi="Arial Nova" w:cs="Times New Roman"/>
          <w:i/>
          <w:color w:val="auto"/>
          <w:sz w:val="24"/>
          <w:szCs w:val="24"/>
        </w:rPr>
        <w:t>B4. Tests of Procedures or Methods to be Undertaken</w:t>
      </w:r>
      <w:bookmarkEnd w:id="15"/>
      <w:bookmarkEnd w:id="16"/>
    </w:p>
    <w:p w:rsidR="007468F1" w:rsidRPr="00F06B97" w:rsidP="00F06B97" w14:paraId="730554C6" w14:textId="77777777">
      <w:pPr>
        <w:spacing w:line="276" w:lineRule="auto"/>
        <w:rPr>
          <w:rFonts w:ascii="Arial Nova" w:hAnsi="Arial Nova"/>
        </w:rPr>
      </w:pPr>
    </w:p>
    <w:p w:rsidR="00806490" w:rsidRPr="00806490" w:rsidP="00806490" w14:paraId="45CC075E" w14:textId="77777777">
      <w:pPr>
        <w:tabs>
          <w:tab w:val="right" w:pos="9360"/>
        </w:tabs>
        <w:spacing w:after="120" w:line="276" w:lineRule="auto"/>
        <w:rPr>
          <w:rFonts w:ascii="Arial Nova" w:eastAsia="Calibri" w:hAnsi="Arial Nova"/>
          <w:sz w:val="22"/>
          <w:szCs w:val="22"/>
        </w:rPr>
      </w:pPr>
      <w:r w:rsidRPr="00806490">
        <w:rPr>
          <w:rFonts w:ascii="Arial Nova" w:eastAsia="Calibri" w:hAnsi="Arial Nova"/>
          <w:sz w:val="22"/>
          <w:szCs w:val="22"/>
        </w:rPr>
        <w:t xml:space="preserve">The BSS protocol (Attachment 2a) was released in 1999 by ASTDD in collaboration with the Ohio Department of Health and with technical assistance from CDC. BSS is a visual-only screening tool for reporting person-level oral health status. It was proposed to address the lack of state and local oral health surveillance data resulting from limited resources at those levels. The BSS protocol was designed to be consistent but easy to perform, take little time to conduct, and require no sophisticated equipment. It requires minimal screener instruction and allows health care providers other than dentists (e.g., hygienists, school nurses) to perform the screening, thereby addressing the challenge posed by the scarcity of dental professionals in some states. </w:t>
      </w:r>
    </w:p>
    <w:p w:rsidR="00806490" w:rsidRPr="00806490" w:rsidP="00806490" w14:paraId="3F438075" w14:textId="77777777">
      <w:pPr>
        <w:tabs>
          <w:tab w:val="right" w:pos="9360"/>
        </w:tabs>
        <w:spacing w:after="120" w:line="276" w:lineRule="auto"/>
        <w:rPr>
          <w:rFonts w:ascii="Arial Nova" w:eastAsia="Calibri" w:hAnsi="Arial Nova"/>
          <w:sz w:val="22"/>
          <w:szCs w:val="22"/>
        </w:rPr>
      </w:pPr>
      <w:r w:rsidRPr="00806490">
        <w:rPr>
          <w:rFonts w:ascii="Arial Nova" w:eastAsia="Calibri" w:hAnsi="Arial Nova"/>
          <w:sz w:val="22"/>
          <w:szCs w:val="22"/>
        </w:rPr>
        <w:t>The BSS protocol was built upon a foundation of rigorous validity testing, state field experience, and consensus of the BSS Advisory Committees.</w:t>
      </w:r>
      <w:r w:rsidRPr="00806490">
        <w:rPr>
          <w:rFonts w:ascii="Arial Nova" w:eastAsia="Calibri" w:hAnsi="Arial Nova"/>
          <w:sz w:val="22"/>
          <w:szCs w:val="22"/>
        </w:rPr>
        <w:fldChar w:fldCharType="begin">
          <w:fldData xml:space="preserve">PEVuZE5vdGU+PENpdGU+PEF1dGhvcj5CZWx0cmFuPC9BdXRob3I+PFllYXI+MTk5NzwvWWVhcj48
UmVjTnVtPjc8L1JlY051bT48RGlzcGxheVRleHQ+PHN0eWxlIGZhY2U9InN1cGVyc2NyaXB0Ij4y
LCAzPC9zdHlsZT48L0Rpc3BsYXlUZXh0PjxyZWNvcmQ+PHJlYy1udW1iZXI+NzwvcmVjLW51bWJl
cj48Zm9yZWlnbi1rZXlzPjxrZXkgYXBwPSJFTiIgZGItaWQ9Indyd3N2ZWF0NDJkc2FiZXR4eGc1
cnB2YzIwcHpyOWEyYWZ2dCIgdGltZXN0YW1wPSIxNTcxMjM5MDkyIj43PC9rZXk+PC9mb3JlaWdu
LWtleXM+PHJlZi10eXBlIG5hbWU9IkpvdXJuYWwgQXJ0aWNsZSI+MTc8L3JlZi10eXBlPjxjb250
cmlidXRvcnM+PGF1dGhvcnM+PGF1dGhvcj5CZWx0cmFuLCBFLiBELjwvYXV0aG9yPjxhdXRob3I+
TWFsdml0eiwgRC4gTS48L2F1dGhvcj48YXV0aG9yPkVrbHVuZCwgUy4gQS48L2F1dGhvcj48L2F1
dGhvcnM+PC9jb250cmlidXRvcnM+PGF1dGgtYWRkcmVzcz5EaXZpc2lvbiBvZiBPcmFsIEhlYWx0
aCwgQ2VudGVycyBmb3IgRGlzZWFzZSBDb250cm9sIGFuZCBQcmV2ZW50aW9uLCBDaGFtYmxlZSwg
R0EgMzAzNDEsIFVTQS4gZWRiNEBjZGMuZ292PC9hdXRoLWFkZHJlc3M+PHRpdGxlcz48dGl0bGU+
VmFsaWRpdHkgb2YgdHdvIG1ldGhvZHMgZm9yIGFzc2Vzc2luZyBvcmFsIGhlYWx0aCBzdGF0dXMg
b2YgcG9wdWxhdGlvbnM8L3RpdGxlPjxzZWNvbmRhcnktdGl0bGU+SiBQdWJsaWMgSGVhbHRoIERl
bnQ8L3NlY29uZGFyeS10aXRsZT48L3RpdGxlcz48cGVyaW9kaWNhbD48ZnVsbC10aXRsZT5KIFB1
YmxpYyBIZWFsdGggRGVudDwvZnVsbC10aXRsZT48L3BlcmlvZGljYWw+PHBhZ2VzPjIwNi0xNDwv
cGFnZXM+PHZvbHVtZT41Nzwvdm9sdW1lPjxudW1iZXI+NDwvbnVtYmVyPjxlZGl0aW9uPjE5OTgv
MDQvMjk8L2VkaXRpb24+PGtleXdvcmRzPjxrZXl3b3JkPkNoaWxkPC9rZXl3b3JkPjxrZXl3b3Jk
PkNoaWxkLCBQcmVzY2hvb2w8L2tleXdvcmQ+PGtleXdvcmQ+RGF0YSBDb2xsZWN0aW9uPC9rZXl3
b3JkPjxrZXl3b3JkPkRlbnRhbCBDYXJlIGZvciBDaGlsZHJlbi9zdGF0aXN0aWNzICZhbXA7IG51
bWVyaWNhbCBkYXRhPC9rZXl3b3JkPjxrZXl3b3JkPkRlbnRhbCBDYXJpZXMvZXBpZGVtaW9sb2d5
L3RoZXJhcHk8L2tleXdvcmQ+PGtleXdvcmQ+RGVudGFsIEh5Z2llbmlzdHM8L2tleXdvcmQ+PGtl
eXdvcmQ+RGVudGFsIFJlc3RvcmF0aW9uLCBQZXJtYW5lbnQvc3RhdGlzdGljcyAmYW1wOyBudW1l
cmljYWwgZGF0YTwva2V5d29yZD48a2V5d29yZD5EZW50aXN0czwva2V5d29yZD48a2V5d29yZD5F
cGlkZW1pb2xvZ2ljIE1ldGhvZHM8L2tleXdvcmQ+PGtleXdvcmQ+RmFsc2UgTmVnYXRpdmUgUmVh
Y3Rpb25zPC9rZXl3b3JkPjxrZXl3b3JkPkZlbWFsZTwva2V5d29yZD48a2V5d29yZD5GbHVvcm9z
aXMsIERlbnRhbC9lcGlkZW1pb2xvZ3k8L2tleXdvcmQ+PGtleXdvcmQ+R2VvcmdpYS9lcGlkZW1p
b2xvZ3k8L2tleXdvcmQ+PGtleXdvcmQ+SGVhbHRoIFNlcnZpY2VzIE5lZWRzIGFuZCBEZW1hbmQ8
L2tleXdvcmQ+PGtleXdvcmQ+KkhlYWx0aCBTdGF0dXM8L2tleXdvcmQ+PGtleXdvcmQ+KkhlYWx0
aCBTdGF0dXMgSW5kaWNhdG9yczwva2V5d29yZD48a2V5d29yZD5IdW1hbnM8L2tleXdvcmQ+PGtl
eXdvcmQ+TWFsZTwva2V5d29yZD48a2V5d29yZD5OdXJzZXM8L2tleXdvcmQ+PGtleXdvcmQ+T2Jz
ZXJ2ZXIgVmFyaWF0aW9uPC9rZXl3b3JkPjxrZXl3b3JkPipPcmFsIEhlYWx0aDwva2V5d29yZD48
a2V5d29yZD5QYXJlbnRzPC9rZXl3b3JkPjxrZXl3b3JkPlBoeXNpY2FsIEV4YW1pbmF0aW9uPC9r
ZXl3b3JkPjxrZXl3b3JkPlBpdCBhbmQgRmlzc3VyZSBTZWFsYW50cy90aGVyYXBldXRpYyB1c2U8
L2tleXdvcmQ+PGtleXdvcmQ+UG9wdWxhdGlvbiBTdXJ2ZWlsbGFuY2U8L2tleXdvcmQ+PGtleXdv
cmQ+UHJlZGljdGl2ZSBWYWx1ZSBvZiBUZXN0czwva2V5d29yZD48a2V5d29yZD5SZXByb2R1Y2li
aWxpdHkgb2YgUmVzdWx0czwva2V5d29yZD48a2V5d29yZD5TZW5zaXRpdml0eSBhbmQgU3BlY2lm
aWNpdHk8L2tleXdvcmQ+PGtleXdvcmQ+U3VydmV5cyBhbmQgUXVlc3Rpb25uYWlyZXM8L2tleXdv
cmQ+PGtleXdvcmQ+VG9vdGggSW5qdXJpZXMvZXBpZGVtaW9sb2d5PC9rZXl3b3JkPjwva2V5d29y
ZHM+PGRhdGVzPjx5ZWFyPjE5OTc8L3llYXI+PHB1Yi1kYXRlcz48ZGF0ZT5GYWxsPC9kYXRlPjwv
cHViLWRhdGVzPjwvZGF0ZXM+PGlzYm4+MDAyMi00MDA2IChQcmludCkmI3hEOzAwMjItNDAwNiAo
TGlua2luZyk8L2lzYm4+PGFjY2Vzc2lvbi1udW0+OTU1ODYyNDwvYWNjZXNzaW9uLW51bT48dXJs
cz48cmVsYXRlZC11cmxzPjx1cmw+aHR0cHM6Ly93d3cubmNiaS5ubG0ubmloLmdvdi9wdWJtZWQv
OTU1ODYyNDwvdXJsPjwvcmVsYXRlZC11cmxzPjwvdXJscz48ZWxlY3Ryb25pYy1yZXNvdXJjZS1u
dW0+MTAuMTExMS9qLjE3NTItNzMyNS4xOTk3LnRiMDI5NzcueDwvZWxlY3Ryb25pYy1yZXNvdXJj
ZS1udW0+PC9yZWNvcmQ+PC9DaXRlPjxDaXRlPjxBdXRob3I+QmVsdHJhbi1BZ3VpbGFyPC9BdXRo
b3I+PFllYXI+MjAwMzwvWWVhcj48UmVjTnVtPjEwPC9SZWNOdW0+PHJlY29yZD48cmVjLW51bWJl
cj4xMDwvcmVjLW51bWJlcj48Zm9yZWlnbi1rZXlzPjxrZXkgYXBwPSJFTiIgZGItaWQ9Indyd3N2
ZWF0NDJkc2FiZXR4eGc1cnB2YzIwcHpyOWEyYWZ2dCIgdGltZXN0YW1wPSIxNTcxMjM5MTI0Ij4x
MDwva2V5PjwvZm9yZWlnbi1rZXlzPjxyZWYtdHlwZSBuYW1lPSJKb3VybmFsIEFydGljbGUiPjE3
PC9yZWYtdHlwZT48Y29udHJpYnV0b3JzPjxhdXRob3JzPjxhdXRob3I+QmVsdHJhbi1BZ3VpbGFy
LCBFLiBELjwvYXV0aG9yPjxhdXRob3I+TWFsdml0eiwgRC4gTS48L2F1dGhvcj48YXV0aG9yPkxv
Y2t3b29kLCBTLiBBLjwvYXV0aG9yPjxhdXRob3I+Um96aWVyLCBSLiBHLjwvYXV0aG9yPjxhdXRo
b3I+VG9tYXIsIFMuIEwuPC9hdXRob3I+PC9hdXRob3JzPjwvY29udHJpYnV0b3JzPjxhdXRoLWFk
ZHJlc3M+RGl2aXNpb24gb2YgT3JhbCBIZWFsdGgsIENlbnRlcnMgZm9yIERpc2Vhc2UgQ29udHJv
bCBhbmQgUHJldmVudGlvbiwgNDc3MCBCdWZvcmQgSGlnaHdheSwgTVMgRi0xMCwgQ2hhbWJsZWUs
IEdBIDMwMzQxLCBVU0EuIGViZWx0cmFuQGNkYy5nb3Y8L2F1dGgtYWRkcmVzcz48dGl0bGVzPjx0
aXRsZT5PcmFsIGhlYWx0aCBzdXJ2ZWlsbGFuY2U6IHBhc3QsIHByZXNlbnQsIGFuZCBmdXR1cmUg
Y2hhbGxlbmdlczwvdGl0bGU+PHNlY29uZGFyeS10aXRsZT5KIFB1YmxpYyBIZWFsdGggRGVudDwv
c2Vjb25kYXJ5LXRpdGxlPjwvdGl0bGVzPjxwZXJpb2RpY2FsPjxmdWxsLXRpdGxlPkogUHVibGlj
IEhlYWx0aCBEZW50PC9mdWxsLXRpdGxlPjwvcGVyaW9kaWNhbD48cGFnZXM+MTQxLTk8L3BhZ2Vz
Pjx2b2x1bWU+NjM8L3ZvbHVtZT48bnVtYmVyPjM8L251bWJlcj48ZWRpdGlvbj4yMDAzLzA5LzEw
PC9lZGl0aW9uPjxrZXl3b3Jkcz48a2V5d29yZD5EYXRhIENvbGxlY3Rpb24vbWV0aG9kczwva2V5
d29yZD48a2V5d29yZD4qRGVudGFsIEhlYWx0aCBTdXJ2ZXlzPC9rZXl3b3JkPjxrZXl3b3JkPkhl
YWx0aCBTdGF0dXMgSW5kaWNhdG9yczwva2V5d29yZD48a2V5d29yZD5IdW1hbnM8L2tleXdvcmQ+
PGtleXdvcmQ+UG9wdWxhdGlvbiBTdXJ2ZWlsbGFuY2U8L2tleXdvcmQ+PGtleXdvcmQ+VW5pdGVk
IFN0YXRlczwva2V5d29yZD48L2tleXdvcmRzPjxkYXRlcz48eWVhcj4yMDAzPC95ZWFyPjxwdWIt
ZGF0ZXM+PGRhdGU+U3VtbWVyPC9kYXRlPjwvcHViLWRhdGVzPjwvZGF0ZXM+PGlzYm4+MDAyMi00
MDA2IChQcmludCkmI3hEOzAwMjItNDAwNiAoTGlua2luZyk8L2lzYm4+PGFjY2Vzc2lvbi1udW0+
MTI5NjI0Njc8L2FjY2Vzc2lvbi1udW0+PHVybHM+PHJlbGF0ZWQtdXJscz48dXJsPmh0dHBzOi8v
d3d3Lm5jYmkubmxtLm5paC5nb3YvcHVibWVkLzEyOTYyNDY3PC91cmw+PC9yZWxhdGVkLXVybHM+
PC91cmxzPjxlbGVjdHJvbmljLXJlc291cmNlLW51bT4xMC4xMTExL2ouMTc1Mi03MzI1LjIwMDMu
dGIwMzQ5Mi54PC9lbGVjdHJvbmljLXJlc291cmNlLW51bT48L3JlY29yZD48L0NpdGU+PC9FbmRO
b3RlPg==
</w:fldData>
        </w:fldChar>
      </w:r>
      <w:r w:rsidRPr="00806490">
        <w:rPr>
          <w:rFonts w:ascii="Arial Nova" w:eastAsia="Calibri" w:hAnsi="Arial Nova"/>
          <w:sz w:val="22"/>
          <w:szCs w:val="22"/>
        </w:rPr>
        <w:instrText xml:space="preserve"> ADDIN EN.CITE </w:instrText>
      </w:r>
      <w:r w:rsidRPr="00806490">
        <w:rPr>
          <w:rFonts w:ascii="Arial Nova" w:eastAsia="Calibri" w:hAnsi="Arial Nova"/>
          <w:sz w:val="22"/>
          <w:szCs w:val="22"/>
        </w:rPr>
        <w:fldChar w:fldCharType="begin">
          <w:fldData xml:space="preserve">PEVuZE5vdGU+PENpdGU+PEF1dGhvcj5CZWx0cmFuPC9BdXRob3I+PFllYXI+MTk5NzwvWWVhcj48
UmVjTnVtPjc8L1JlY051bT48RGlzcGxheVRleHQ+PHN0eWxlIGZhY2U9InN1cGVyc2NyaXB0Ij4y
LCAzPC9zdHlsZT48L0Rpc3BsYXlUZXh0PjxyZWNvcmQ+PHJlYy1udW1iZXI+NzwvcmVjLW51bWJl
cj48Zm9yZWlnbi1rZXlzPjxrZXkgYXBwPSJFTiIgZGItaWQ9Indyd3N2ZWF0NDJkc2FiZXR4eGc1
cnB2YzIwcHpyOWEyYWZ2dCIgdGltZXN0YW1wPSIxNTcxMjM5MDkyIj43PC9rZXk+PC9mb3JlaWdu
LWtleXM+PHJlZi10eXBlIG5hbWU9IkpvdXJuYWwgQXJ0aWNsZSI+MTc8L3JlZi10eXBlPjxjb250
cmlidXRvcnM+PGF1dGhvcnM+PGF1dGhvcj5CZWx0cmFuLCBFLiBELjwvYXV0aG9yPjxhdXRob3I+
TWFsdml0eiwgRC4gTS48L2F1dGhvcj48YXV0aG9yPkVrbHVuZCwgUy4gQS48L2F1dGhvcj48L2F1
dGhvcnM+PC9jb250cmlidXRvcnM+PGF1dGgtYWRkcmVzcz5EaXZpc2lvbiBvZiBPcmFsIEhlYWx0
aCwgQ2VudGVycyBmb3IgRGlzZWFzZSBDb250cm9sIGFuZCBQcmV2ZW50aW9uLCBDaGFtYmxlZSwg
R0EgMzAzNDEsIFVTQS4gZWRiNEBjZGMuZ292PC9hdXRoLWFkZHJlc3M+PHRpdGxlcz48dGl0bGU+
VmFsaWRpdHkgb2YgdHdvIG1ldGhvZHMgZm9yIGFzc2Vzc2luZyBvcmFsIGhlYWx0aCBzdGF0dXMg
b2YgcG9wdWxhdGlvbnM8L3RpdGxlPjxzZWNvbmRhcnktdGl0bGU+SiBQdWJsaWMgSGVhbHRoIERl
bnQ8L3NlY29uZGFyeS10aXRsZT48L3RpdGxlcz48cGVyaW9kaWNhbD48ZnVsbC10aXRsZT5KIFB1
YmxpYyBIZWFsdGggRGVudDwvZnVsbC10aXRsZT48L3BlcmlvZGljYWw+PHBhZ2VzPjIwNi0xNDwv
cGFnZXM+PHZvbHVtZT41Nzwvdm9sdW1lPjxudW1iZXI+NDwvbnVtYmVyPjxlZGl0aW9uPjE5OTgv
MDQvMjk8L2VkaXRpb24+PGtleXdvcmRzPjxrZXl3b3JkPkNoaWxkPC9rZXl3b3JkPjxrZXl3b3Jk
PkNoaWxkLCBQcmVzY2hvb2w8L2tleXdvcmQ+PGtleXdvcmQ+RGF0YSBDb2xsZWN0aW9uPC9rZXl3
b3JkPjxrZXl3b3JkPkRlbnRhbCBDYXJlIGZvciBDaGlsZHJlbi9zdGF0aXN0aWNzICZhbXA7IG51
bWVyaWNhbCBkYXRhPC9rZXl3b3JkPjxrZXl3b3JkPkRlbnRhbCBDYXJpZXMvZXBpZGVtaW9sb2d5
L3RoZXJhcHk8L2tleXdvcmQ+PGtleXdvcmQ+RGVudGFsIEh5Z2llbmlzdHM8L2tleXdvcmQ+PGtl
eXdvcmQ+RGVudGFsIFJlc3RvcmF0aW9uLCBQZXJtYW5lbnQvc3RhdGlzdGljcyAmYW1wOyBudW1l
cmljYWwgZGF0YTwva2V5d29yZD48a2V5d29yZD5EZW50aXN0czwva2V5d29yZD48a2V5d29yZD5F
cGlkZW1pb2xvZ2ljIE1ldGhvZHM8L2tleXdvcmQ+PGtleXdvcmQ+RmFsc2UgTmVnYXRpdmUgUmVh
Y3Rpb25zPC9rZXl3b3JkPjxrZXl3b3JkPkZlbWFsZTwva2V5d29yZD48a2V5d29yZD5GbHVvcm9z
aXMsIERlbnRhbC9lcGlkZW1pb2xvZ3k8L2tleXdvcmQ+PGtleXdvcmQ+R2VvcmdpYS9lcGlkZW1p
b2xvZ3k8L2tleXdvcmQ+PGtleXdvcmQ+SGVhbHRoIFNlcnZpY2VzIE5lZWRzIGFuZCBEZW1hbmQ8
L2tleXdvcmQ+PGtleXdvcmQ+KkhlYWx0aCBTdGF0dXM8L2tleXdvcmQ+PGtleXdvcmQ+KkhlYWx0
aCBTdGF0dXMgSW5kaWNhdG9yczwva2V5d29yZD48a2V5d29yZD5IdW1hbnM8L2tleXdvcmQ+PGtl
eXdvcmQ+TWFsZTwva2V5d29yZD48a2V5d29yZD5OdXJzZXM8L2tleXdvcmQ+PGtleXdvcmQ+T2Jz
ZXJ2ZXIgVmFyaWF0aW9uPC9rZXl3b3JkPjxrZXl3b3JkPipPcmFsIEhlYWx0aDwva2V5d29yZD48
a2V5d29yZD5QYXJlbnRzPC9rZXl3b3JkPjxrZXl3b3JkPlBoeXNpY2FsIEV4YW1pbmF0aW9uPC9r
ZXl3b3JkPjxrZXl3b3JkPlBpdCBhbmQgRmlzc3VyZSBTZWFsYW50cy90aGVyYXBldXRpYyB1c2U8
L2tleXdvcmQ+PGtleXdvcmQ+UG9wdWxhdGlvbiBTdXJ2ZWlsbGFuY2U8L2tleXdvcmQ+PGtleXdv
cmQ+UHJlZGljdGl2ZSBWYWx1ZSBvZiBUZXN0czwva2V5d29yZD48a2V5d29yZD5SZXByb2R1Y2li
aWxpdHkgb2YgUmVzdWx0czwva2V5d29yZD48a2V5d29yZD5TZW5zaXRpdml0eSBhbmQgU3BlY2lm
aWNpdHk8L2tleXdvcmQ+PGtleXdvcmQ+U3VydmV5cyBhbmQgUXVlc3Rpb25uYWlyZXM8L2tleXdv
cmQ+PGtleXdvcmQ+VG9vdGggSW5qdXJpZXMvZXBpZGVtaW9sb2d5PC9rZXl3b3JkPjwva2V5d29y
ZHM+PGRhdGVzPjx5ZWFyPjE5OTc8L3llYXI+PHB1Yi1kYXRlcz48ZGF0ZT5GYWxsPC9kYXRlPjwv
cHViLWRhdGVzPjwvZGF0ZXM+PGlzYm4+MDAyMi00MDA2IChQcmludCkmI3hEOzAwMjItNDAwNiAo
TGlua2luZyk8L2lzYm4+PGFjY2Vzc2lvbi1udW0+OTU1ODYyNDwvYWNjZXNzaW9uLW51bT48dXJs
cz48cmVsYXRlZC11cmxzPjx1cmw+aHR0cHM6Ly93d3cubmNiaS5ubG0ubmloLmdvdi9wdWJtZWQv
OTU1ODYyNDwvdXJsPjwvcmVsYXRlZC11cmxzPjwvdXJscz48ZWxlY3Ryb25pYy1yZXNvdXJjZS1u
dW0+MTAuMTExMS9qLjE3NTItNzMyNS4xOTk3LnRiMDI5NzcueDwvZWxlY3Ryb25pYy1yZXNvdXJj
ZS1udW0+PC9yZWNvcmQ+PC9DaXRlPjxDaXRlPjxBdXRob3I+QmVsdHJhbi1BZ3VpbGFyPC9BdXRo
b3I+PFllYXI+MjAwMzwvWWVhcj48UmVjTnVtPjEwPC9SZWNOdW0+PHJlY29yZD48cmVjLW51bWJl
cj4xMDwvcmVjLW51bWJlcj48Zm9yZWlnbi1rZXlzPjxrZXkgYXBwPSJFTiIgZGItaWQ9Indyd3N2
ZWF0NDJkc2FiZXR4eGc1cnB2YzIwcHpyOWEyYWZ2dCIgdGltZXN0YW1wPSIxNTcxMjM5MTI0Ij4x
MDwva2V5PjwvZm9yZWlnbi1rZXlzPjxyZWYtdHlwZSBuYW1lPSJKb3VybmFsIEFydGljbGUiPjE3
PC9yZWYtdHlwZT48Y29udHJpYnV0b3JzPjxhdXRob3JzPjxhdXRob3I+QmVsdHJhbi1BZ3VpbGFy
LCBFLiBELjwvYXV0aG9yPjxhdXRob3I+TWFsdml0eiwgRC4gTS48L2F1dGhvcj48YXV0aG9yPkxv
Y2t3b29kLCBTLiBBLjwvYXV0aG9yPjxhdXRob3I+Um96aWVyLCBSLiBHLjwvYXV0aG9yPjxhdXRo
b3I+VG9tYXIsIFMuIEwuPC9hdXRob3I+PC9hdXRob3JzPjwvY29udHJpYnV0b3JzPjxhdXRoLWFk
ZHJlc3M+RGl2aXNpb24gb2YgT3JhbCBIZWFsdGgsIENlbnRlcnMgZm9yIERpc2Vhc2UgQ29udHJv
bCBhbmQgUHJldmVudGlvbiwgNDc3MCBCdWZvcmQgSGlnaHdheSwgTVMgRi0xMCwgQ2hhbWJsZWUs
IEdBIDMwMzQxLCBVU0EuIGViZWx0cmFuQGNkYy5nb3Y8L2F1dGgtYWRkcmVzcz48dGl0bGVzPjx0
aXRsZT5PcmFsIGhlYWx0aCBzdXJ2ZWlsbGFuY2U6IHBhc3QsIHByZXNlbnQsIGFuZCBmdXR1cmUg
Y2hhbGxlbmdlczwvdGl0bGU+PHNlY29uZGFyeS10aXRsZT5KIFB1YmxpYyBIZWFsdGggRGVudDwv
c2Vjb25kYXJ5LXRpdGxlPjwvdGl0bGVzPjxwZXJpb2RpY2FsPjxmdWxsLXRpdGxlPkogUHVibGlj
IEhlYWx0aCBEZW50PC9mdWxsLXRpdGxlPjwvcGVyaW9kaWNhbD48cGFnZXM+MTQxLTk8L3BhZ2Vz
Pjx2b2x1bWU+NjM8L3ZvbHVtZT48bnVtYmVyPjM8L251bWJlcj48ZWRpdGlvbj4yMDAzLzA5LzEw
PC9lZGl0aW9uPjxrZXl3b3Jkcz48a2V5d29yZD5EYXRhIENvbGxlY3Rpb24vbWV0aG9kczwva2V5
d29yZD48a2V5d29yZD4qRGVudGFsIEhlYWx0aCBTdXJ2ZXlzPC9rZXl3b3JkPjxrZXl3b3JkPkhl
YWx0aCBTdGF0dXMgSW5kaWNhdG9yczwva2V5d29yZD48a2V5d29yZD5IdW1hbnM8L2tleXdvcmQ+
PGtleXdvcmQ+UG9wdWxhdGlvbiBTdXJ2ZWlsbGFuY2U8L2tleXdvcmQ+PGtleXdvcmQ+VW5pdGVk
IFN0YXRlczwva2V5d29yZD48L2tleXdvcmRzPjxkYXRlcz48eWVhcj4yMDAzPC95ZWFyPjxwdWIt
ZGF0ZXM+PGRhdGU+U3VtbWVyPC9kYXRlPjwvcHViLWRhdGVzPjwvZGF0ZXM+PGlzYm4+MDAyMi00
MDA2IChQcmludCkmI3hEOzAwMjItNDAwNiAoTGlua2luZyk8L2lzYm4+PGFjY2Vzc2lvbi1udW0+
MTI5NjI0Njc8L2FjY2Vzc2lvbi1udW0+PHVybHM+PHJlbGF0ZWQtdXJscz48dXJsPmh0dHBzOi8v
d3d3Lm5jYmkubmxtLm5paC5nb3YvcHVibWVkLzEyOTYyNDY3PC91cmw+PC9yZWxhdGVkLXVybHM+
PC91cmxzPjxlbGVjdHJvbmljLXJlc291cmNlLW51bT4xMC4xMTExL2ouMTc1Mi03MzI1LjIwMDMu
dGIwMzQ5Mi54PC9lbGVjdHJvbmljLXJlc291cmNlLW51bT48L3JlY29yZD48L0NpdGU+PC9FbmRO
b3RlPg==
</w:fldData>
        </w:fldChar>
      </w:r>
      <w:r w:rsidRPr="00806490">
        <w:rPr>
          <w:rFonts w:ascii="Arial Nova" w:eastAsia="Calibri" w:hAnsi="Arial Nova"/>
          <w:sz w:val="22"/>
          <w:szCs w:val="22"/>
        </w:rPr>
        <w:instrText xml:space="preserve"> ADDIN EN.CITE.DATA </w:instrText>
      </w:r>
      <w:r w:rsidRPr="00806490">
        <w:rPr>
          <w:rFonts w:ascii="Arial Nova" w:eastAsia="Calibri" w:hAnsi="Arial Nova"/>
          <w:sz w:val="22"/>
          <w:szCs w:val="22"/>
        </w:rPr>
        <w:fldChar w:fldCharType="separate"/>
      </w:r>
      <w:r w:rsidRPr="00806490">
        <w:rPr>
          <w:rFonts w:ascii="Arial Nova" w:eastAsia="Calibri" w:hAnsi="Arial Nova"/>
          <w:sz w:val="22"/>
          <w:szCs w:val="22"/>
        </w:rPr>
        <w:fldChar w:fldCharType="end"/>
      </w:r>
      <w:r w:rsidRPr="00806490">
        <w:rPr>
          <w:rFonts w:ascii="Arial Nova" w:eastAsia="Calibri" w:hAnsi="Arial Nova"/>
          <w:sz w:val="22"/>
          <w:szCs w:val="22"/>
        </w:rPr>
        <w:fldChar w:fldCharType="separate"/>
      </w:r>
      <w:r w:rsidRPr="00806490">
        <w:rPr>
          <w:rFonts w:ascii="Arial Nova" w:eastAsia="Calibri" w:hAnsi="Arial Nova"/>
          <w:noProof/>
          <w:sz w:val="22"/>
          <w:szCs w:val="22"/>
          <w:vertAlign w:val="superscript"/>
        </w:rPr>
        <w:t>2, 3</w:t>
      </w:r>
      <w:r w:rsidRPr="00806490">
        <w:rPr>
          <w:rFonts w:ascii="Arial Nova" w:eastAsia="Calibri" w:hAnsi="Arial Nova"/>
          <w:sz w:val="22"/>
          <w:szCs w:val="22"/>
        </w:rPr>
        <w:fldChar w:fldCharType="end"/>
      </w:r>
      <w:r w:rsidRPr="00806490">
        <w:rPr>
          <w:rFonts w:ascii="Arial Nova" w:eastAsia="Calibri" w:hAnsi="Arial Nova"/>
          <w:sz w:val="22"/>
          <w:szCs w:val="22"/>
        </w:rPr>
        <w:t xml:space="preserve"> In 1995, CDC tested the validity of the visual-only screening performed by hygienists and nurses among elementary school children in Georgia against a visual-tactile screening at tooth or surface levels performed by dentists.</w:t>
      </w:r>
      <w:r w:rsidRPr="00806490">
        <w:rPr>
          <w:rFonts w:ascii="Arial Nova" w:eastAsia="Calibri" w:hAnsi="Arial Nova"/>
          <w:sz w:val="22"/>
          <w:szCs w:val="22"/>
        </w:rPr>
        <w:fldChar w:fldCharType="begin">
          <w:fldData xml:space="preserve">PEVuZE5vdGU+PENpdGU+PEF1dGhvcj5CZWx0cmFuPC9BdXRob3I+PFllYXI+MTk5NzwvWWVhcj48
UmVjTnVtPjc8L1JlY051bT48RGlzcGxheVRleHQ+PHN0eWxlIGZhY2U9InN1cGVyc2NyaXB0Ij4y
PC9zdHlsZT48L0Rpc3BsYXlUZXh0PjxyZWNvcmQ+PHJlYy1udW1iZXI+NzwvcmVjLW51bWJlcj48
Zm9yZWlnbi1rZXlzPjxrZXkgYXBwPSJFTiIgZGItaWQ9Indyd3N2ZWF0NDJkc2FiZXR4eGc1cnB2
YzIwcHpyOWEyYWZ2dCIgdGltZXN0YW1wPSIxNTcxMjM5MDkyIj43PC9rZXk+PC9mb3JlaWduLWtl
eXM+PHJlZi10eXBlIG5hbWU9IkpvdXJuYWwgQXJ0aWNsZSI+MTc8L3JlZi10eXBlPjxjb250cmli
dXRvcnM+PGF1dGhvcnM+PGF1dGhvcj5CZWx0cmFuLCBFLiBELjwvYXV0aG9yPjxhdXRob3I+TWFs
dml0eiwgRC4gTS48L2F1dGhvcj48YXV0aG9yPkVrbHVuZCwgUy4gQS48L2F1dGhvcj48L2F1dGhv
cnM+PC9jb250cmlidXRvcnM+PGF1dGgtYWRkcmVzcz5EaXZpc2lvbiBvZiBPcmFsIEhlYWx0aCwg
Q2VudGVycyBmb3IgRGlzZWFzZSBDb250cm9sIGFuZCBQcmV2ZW50aW9uLCBDaGFtYmxlZSwgR0Eg
MzAzNDEsIFVTQS4gZWRiNEBjZGMuZ292PC9hdXRoLWFkZHJlc3M+PHRpdGxlcz48dGl0bGU+VmFs
aWRpdHkgb2YgdHdvIG1ldGhvZHMgZm9yIGFzc2Vzc2luZyBvcmFsIGhlYWx0aCBzdGF0dXMgb2Yg
cG9wdWxhdGlvbnM8L3RpdGxlPjxzZWNvbmRhcnktdGl0bGU+SiBQdWJsaWMgSGVhbHRoIERlbnQ8
L3NlY29uZGFyeS10aXRsZT48L3RpdGxlcz48cGVyaW9kaWNhbD48ZnVsbC10aXRsZT5KIFB1Ymxp
YyBIZWFsdGggRGVudDwvZnVsbC10aXRsZT48L3BlcmlvZGljYWw+PHBhZ2VzPjIwNi0xNDwvcGFn
ZXM+PHZvbHVtZT41Nzwvdm9sdW1lPjxudW1iZXI+NDwvbnVtYmVyPjxlZGl0aW9uPjE5OTgvMDQv
Mjk8L2VkaXRpb24+PGtleXdvcmRzPjxrZXl3b3JkPkNoaWxkPC9rZXl3b3JkPjxrZXl3b3JkPkNo
aWxkLCBQcmVzY2hvb2w8L2tleXdvcmQ+PGtleXdvcmQ+RGF0YSBDb2xsZWN0aW9uPC9rZXl3b3Jk
PjxrZXl3b3JkPkRlbnRhbCBDYXJlIGZvciBDaGlsZHJlbi9zdGF0aXN0aWNzICZhbXA7IG51bWVy
aWNhbCBkYXRhPC9rZXl3b3JkPjxrZXl3b3JkPkRlbnRhbCBDYXJpZXMvZXBpZGVtaW9sb2d5L3Ro
ZXJhcHk8L2tleXdvcmQ+PGtleXdvcmQ+RGVudGFsIEh5Z2llbmlzdHM8L2tleXdvcmQ+PGtleXdv
cmQ+RGVudGFsIFJlc3RvcmF0aW9uLCBQZXJtYW5lbnQvc3RhdGlzdGljcyAmYW1wOyBudW1lcmlj
YWwgZGF0YTwva2V5d29yZD48a2V5d29yZD5EZW50aXN0czwva2V5d29yZD48a2V5d29yZD5FcGlk
ZW1pb2xvZ2ljIE1ldGhvZHM8L2tleXdvcmQ+PGtleXdvcmQ+RmFsc2UgTmVnYXRpdmUgUmVhY3Rp
b25zPC9rZXl3b3JkPjxrZXl3b3JkPkZlbWFsZTwva2V5d29yZD48a2V5d29yZD5GbHVvcm9zaXMs
IERlbnRhbC9lcGlkZW1pb2xvZ3k8L2tleXdvcmQ+PGtleXdvcmQ+R2VvcmdpYS9lcGlkZW1pb2xv
Z3k8L2tleXdvcmQ+PGtleXdvcmQ+SGVhbHRoIFNlcnZpY2VzIE5lZWRzIGFuZCBEZW1hbmQ8L2tl
eXdvcmQ+PGtleXdvcmQ+KkhlYWx0aCBTdGF0dXM8L2tleXdvcmQ+PGtleXdvcmQ+KkhlYWx0aCBT
dGF0dXMgSW5kaWNhdG9yczwva2V5d29yZD48a2V5d29yZD5IdW1hbnM8L2tleXdvcmQ+PGtleXdv
cmQ+TWFsZTwva2V5d29yZD48a2V5d29yZD5OdXJzZXM8L2tleXdvcmQ+PGtleXdvcmQ+T2JzZXJ2
ZXIgVmFyaWF0aW9uPC9rZXl3b3JkPjxrZXl3b3JkPipPcmFsIEhlYWx0aDwva2V5d29yZD48a2V5
d29yZD5QYXJlbnRzPC9rZXl3b3JkPjxrZXl3b3JkPlBoeXNpY2FsIEV4YW1pbmF0aW9uPC9rZXl3
b3JkPjxrZXl3b3JkPlBpdCBhbmQgRmlzc3VyZSBTZWFsYW50cy90aGVyYXBldXRpYyB1c2U8L2tl
eXdvcmQ+PGtleXdvcmQ+UG9wdWxhdGlvbiBTdXJ2ZWlsbGFuY2U8L2tleXdvcmQ+PGtleXdvcmQ+
UHJlZGljdGl2ZSBWYWx1ZSBvZiBUZXN0czwva2V5d29yZD48a2V5d29yZD5SZXByb2R1Y2liaWxp
dHkgb2YgUmVzdWx0czwva2V5d29yZD48a2V5d29yZD5TZW5zaXRpdml0eSBhbmQgU3BlY2lmaWNp
dHk8L2tleXdvcmQ+PGtleXdvcmQ+U3VydmV5cyBhbmQgUXVlc3Rpb25uYWlyZXM8L2tleXdvcmQ+
PGtleXdvcmQ+VG9vdGggSW5qdXJpZXMvZXBpZGVtaW9sb2d5PC9rZXl3b3JkPjwva2V5d29yZHM+
PGRhdGVzPjx5ZWFyPjE5OTc8L3llYXI+PHB1Yi1kYXRlcz48ZGF0ZT5GYWxsPC9kYXRlPjwvcHVi
LWRhdGVzPjwvZGF0ZXM+PGlzYm4+MDAyMi00MDA2IChQcmludCkmI3hEOzAwMjItNDAwNiAoTGlu
a2luZyk8L2lzYm4+PGFjY2Vzc2lvbi1udW0+OTU1ODYyNDwvYWNjZXNzaW9uLW51bT48dXJscz48
cmVsYXRlZC11cmxzPjx1cmw+aHR0cHM6Ly93d3cubmNiaS5ubG0ubmloLmdvdi9wdWJtZWQvOTU1
ODYyNDwvdXJsPjwvcmVsYXRlZC11cmxzPjwvdXJscz48ZWxlY3Ryb25pYy1yZXNvdXJjZS1udW0+
MTAuMTExMS9qLjE3NTItNzMyNS4xOTk3LnRiMDI5NzcueDwvZWxlY3Ryb25pYy1yZXNvdXJjZS1u
dW0+PC9yZWNvcmQ+PC9DaXRlPjwvRW5kTm90ZT4A
</w:fldData>
        </w:fldChar>
      </w:r>
      <w:r w:rsidRPr="00806490">
        <w:rPr>
          <w:rFonts w:ascii="Arial Nova" w:eastAsia="Calibri" w:hAnsi="Arial Nova"/>
          <w:sz w:val="22"/>
          <w:szCs w:val="22"/>
        </w:rPr>
        <w:instrText xml:space="preserve"> ADDIN EN.CITE </w:instrText>
      </w:r>
      <w:r w:rsidRPr="00806490">
        <w:rPr>
          <w:rFonts w:ascii="Arial Nova" w:eastAsia="Calibri" w:hAnsi="Arial Nova"/>
          <w:sz w:val="22"/>
          <w:szCs w:val="22"/>
        </w:rPr>
        <w:fldChar w:fldCharType="begin">
          <w:fldData xml:space="preserve">PEVuZE5vdGU+PENpdGU+PEF1dGhvcj5CZWx0cmFuPC9BdXRob3I+PFllYXI+MTk5NzwvWWVhcj48
UmVjTnVtPjc8L1JlY051bT48RGlzcGxheVRleHQ+PHN0eWxlIGZhY2U9InN1cGVyc2NyaXB0Ij4y
PC9zdHlsZT48L0Rpc3BsYXlUZXh0PjxyZWNvcmQ+PHJlYy1udW1iZXI+NzwvcmVjLW51bWJlcj48
Zm9yZWlnbi1rZXlzPjxrZXkgYXBwPSJFTiIgZGItaWQ9Indyd3N2ZWF0NDJkc2FiZXR4eGc1cnB2
YzIwcHpyOWEyYWZ2dCIgdGltZXN0YW1wPSIxNTcxMjM5MDkyIj43PC9rZXk+PC9mb3JlaWduLWtl
eXM+PHJlZi10eXBlIG5hbWU9IkpvdXJuYWwgQXJ0aWNsZSI+MTc8L3JlZi10eXBlPjxjb250cmli
dXRvcnM+PGF1dGhvcnM+PGF1dGhvcj5CZWx0cmFuLCBFLiBELjwvYXV0aG9yPjxhdXRob3I+TWFs
dml0eiwgRC4gTS48L2F1dGhvcj48YXV0aG9yPkVrbHVuZCwgUy4gQS48L2F1dGhvcj48L2F1dGhv
cnM+PC9jb250cmlidXRvcnM+PGF1dGgtYWRkcmVzcz5EaXZpc2lvbiBvZiBPcmFsIEhlYWx0aCwg
Q2VudGVycyBmb3IgRGlzZWFzZSBDb250cm9sIGFuZCBQcmV2ZW50aW9uLCBDaGFtYmxlZSwgR0Eg
MzAzNDEsIFVTQS4gZWRiNEBjZGMuZ292PC9hdXRoLWFkZHJlc3M+PHRpdGxlcz48dGl0bGU+VmFs
aWRpdHkgb2YgdHdvIG1ldGhvZHMgZm9yIGFzc2Vzc2luZyBvcmFsIGhlYWx0aCBzdGF0dXMgb2Yg
cG9wdWxhdGlvbnM8L3RpdGxlPjxzZWNvbmRhcnktdGl0bGU+SiBQdWJsaWMgSGVhbHRoIERlbnQ8
L3NlY29uZGFyeS10aXRsZT48L3RpdGxlcz48cGVyaW9kaWNhbD48ZnVsbC10aXRsZT5KIFB1Ymxp
YyBIZWFsdGggRGVudDwvZnVsbC10aXRsZT48L3BlcmlvZGljYWw+PHBhZ2VzPjIwNi0xNDwvcGFn
ZXM+PHZvbHVtZT41Nzwvdm9sdW1lPjxudW1iZXI+NDwvbnVtYmVyPjxlZGl0aW9uPjE5OTgvMDQv
Mjk8L2VkaXRpb24+PGtleXdvcmRzPjxrZXl3b3JkPkNoaWxkPC9rZXl3b3JkPjxrZXl3b3JkPkNo
aWxkLCBQcmVzY2hvb2w8L2tleXdvcmQ+PGtleXdvcmQ+RGF0YSBDb2xsZWN0aW9uPC9rZXl3b3Jk
PjxrZXl3b3JkPkRlbnRhbCBDYXJlIGZvciBDaGlsZHJlbi9zdGF0aXN0aWNzICZhbXA7IG51bWVy
aWNhbCBkYXRhPC9rZXl3b3JkPjxrZXl3b3JkPkRlbnRhbCBDYXJpZXMvZXBpZGVtaW9sb2d5L3Ro
ZXJhcHk8L2tleXdvcmQ+PGtleXdvcmQ+RGVudGFsIEh5Z2llbmlzdHM8L2tleXdvcmQ+PGtleXdv
cmQ+RGVudGFsIFJlc3RvcmF0aW9uLCBQZXJtYW5lbnQvc3RhdGlzdGljcyAmYW1wOyBudW1lcmlj
YWwgZGF0YTwva2V5d29yZD48a2V5d29yZD5EZW50aXN0czwva2V5d29yZD48a2V5d29yZD5FcGlk
ZW1pb2xvZ2ljIE1ldGhvZHM8L2tleXdvcmQ+PGtleXdvcmQ+RmFsc2UgTmVnYXRpdmUgUmVhY3Rp
b25zPC9rZXl3b3JkPjxrZXl3b3JkPkZlbWFsZTwva2V5d29yZD48a2V5d29yZD5GbHVvcm9zaXMs
IERlbnRhbC9lcGlkZW1pb2xvZ3k8L2tleXdvcmQ+PGtleXdvcmQ+R2VvcmdpYS9lcGlkZW1pb2xv
Z3k8L2tleXdvcmQ+PGtleXdvcmQ+SGVhbHRoIFNlcnZpY2VzIE5lZWRzIGFuZCBEZW1hbmQ8L2tl
eXdvcmQ+PGtleXdvcmQ+KkhlYWx0aCBTdGF0dXM8L2tleXdvcmQ+PGtleXdvcmQ+KkhlYWx0aCBT
dGF0dXMgSW5kaWNhdG9yczwva2V5d29yZD48a2V5d29yZD5IdW1hbnM8L2tleXdvcmQ+PGtleXdv
cmQ+TWFsZTwva2V5d29yZD48a2V5d29yZD5OdXJzZXM8L2tleXdvcmQ+PGtleXdvcmQ+T2JzZXJ2
ZXIgVmFyaWF0aW9uPC9rZXl3b3JkPjxrZXl3b3JkPipPcmFsIEhlYWx0aDwva2V5d29yZD48a2V5
d29yZD5QYXJlbnRzPC9rZXl3b3JkPjxrZXl3b3JkPlBoeXNpY2FsIEV4YW1pbmF0aW9uPC9rZXl3
b3JkPjxrZXl3b3JkPlBpdCBhbmQgRmlzc3VyZSBTZWFsYW50cy90aGVyYXBldXRpYyB1c2U8L2tl
eXdvcmQ+PGtleXdvcmQ+UG9wdWxhdGlvbiBTdXJ2ZWlsbGFuY2U8L2tleXdvcmQ+PGtleXdvcmQ+
UHJlZGljdGl2ZSBWYWx1ZSBvZiBUZXN0czwva2V5d29yZD48a2V5d29yZD5SZXByb2R1Y2liaWxp
dHkgb2YgUmVzdWx0czwva2V5d29yZD48a2V5d29yZD5TZW5zaXRpdml0eSBhbmQgU3BlY2lmaWNp
dHk8L2tleXdvcmQ+PGtleXdvcmQ+U3VydmV5cyBhbmQgUXVlc3Rpb25uYWlyZXM8L2tleXdvcmQ+
PGtleXdvcmQ+VG9vdGggSW5qdXJpZXMvZXBpZGVtaW9sb2d5PC9rZXl3b3JkPjwva2V5d29yZHM+
PGRhdGVzPjx5ZWFyPjE5OTc8L3llYXI+PHB1Yi1kYXRlcz48ZGF0ZT5GYWxsPC9kYXRlPjwvcHVi
LWRhdGVzPjwvZGF0ZXM+PGlzYm4+MDAyMi00MDA2IChQcmludCkmI3hEOzAwMjItNDAwNiAoTGlu
a2luZyk8L2lzYm4+PGFjY2Vzc2lvbi1udW0+OTU1ODYyNDwvYWNjZXNzaW9uLW51bT48dXJscz48
cmVsYXRlZC11cmxzPjx1cmw+aHR0cHM6Ly93d3cubmNiaS5ubG0ubmloLmdvdi9wdWJtZWQvOTU1
ODYyNDwvdXJsPjwvcmVsYXRlZC11cmxzPjwvdXJscz48ZWxlY3Ryb25pYy1yZXNvdXJjZS1udW0+
MTAuMTExMS9qLjE3NTItNzMyNS4xOTk3LnRiMDI5NzcueDwvZWxlY3Ryb25pYy1yZXNvdXJjZS1u
dW0+PC9yZWNvcmQ+PC9DaXRlPjwvRW5kTm90ZT4A
</w:fldData>
        </w:fldChar>
      </w:r>
      <w:r w:rsidRPr="00806490">
        <w:rPr>
          <w:rFonts w:ascii="Arial Nova" w:eastAsia="Calibri" w:hAnsi="Arial Nova"/>
          <w:sz w:val="22"/>
          <w:szCs w:val="22"/>
        </w:rPr>
        <w:instrText xml:space="preserve"> ADDIN EN.CITE.DATA </w:instrText>
      </w:r>
      <w:r w:rsidRPr="00806490">
        <w:rPr>
          <w:rFonts w:ascii="Arial Nova" w:eastAsia="Calibri" w:hAnsi="Arial Nova"/>
          <w:sz w:val="22"/>
          <w:szCs w:val="22"/>
        </w:rPr>
        <w:fldChar w:fldCharType="separate"/>
      </w:r>
      <w:r w:rsidRPr="00806490">
        <w:rPr>
          <w:rFonts w:ascii="Arial Nova" w:eastAsia="Calibri" w:hAnsi="Arial Nova"/>
          <w:sz w:val="22"/>
          <w:szCs w:val="22"/>
        </w:rPr>
        <w:fldChar w:fldCharType="end"/>
      </w:r>
      <w:r w:rsidRPr="00806490">
        <w:rPr>
          <w:rFonts w:ascii="Arial Nova" w:eastAsia="Calibri" w:hAnsi="Arial Nova"/>
          <w:sz w:val="22"/>
          <w:szCs w:val="22"/>
        </w:rPr>
        <w:fldChar w:fldCharType="separate"/>
      </w:r>
      <w:r w:rsidRPr="00806490">
        <w:rPr>
          <w:rFonts w:ascii="Arial Nova" w:eastAsia="Calibri" w:hAnsi="Arial Nova"/>
          <w:noProof/>
          <w:sz w:val="22"/>
          <w:szCs w:val="22"/>
          <w:vertAlign w:val="superscript"/>
        </w:rPr>
        <w:t>2</w:t>
      </w:r>
      <w:r w:rsidRPr="00806490">
        <w:rPr>
          <w:rFonts w:ascii="Arial Nova" w:eastAsia="Calibri" w:hAnsi="Arial Nova"/>
          <w:sz w:val="22"/>
          <w:szCs w:val="22"/>
        </w:rPr>
        <w:fldChar w:fldCharType="end"/>
      </w:r>
      <w:r w:rsidRPr="00806490">
        <w:rPr>
          <w:rFonts w:ascii="Arial Nova" w:eastAsia="Calibri" w:hAnsi="Arial Nova"/>
          <w:sz w:val="22"/>
          <w:szCs w:val="22"/>
        </w:rPr>
        <w:t xml:space="preserve"> The visual-only screening method also was fielded among school- or preschool-aged children in Oregon, Washington, Louisiana, Maine, and Ohio during 1990s to ensure that the survey process was operationalized, feasible and efficient.</w:t>
      </w:r>
      <w:r w:rsidRPr="00806490">
        <w:rPr>
          <w:rFonts w:ascii="Arial Nova" w:eastAsia="Calibri" w:hAnsi="Arial Nova"/>
          <w:sz w:val="22"/>
          <w:szCs w:val="22"/>
        </w:rPr>
        <w:fldChar w:fldCharType="begin"/>
      </w:r>
      <w:r w:rsidRPr="00806490">
        <w:rPr>
          <w:rFonts w:ascii="Arial Nova" w:eastAsia="Calibri" w:hAnsi="Arial Nova"/>
          <w:sz w:val="22"/>
          <w:szCs w:val="22"/>
        </w:rPr>
        <w:instrText xml:space="preserve"> ADDIN EN.CITE &lt;EndNote&gt;&lt;Cite&gt;&lt;Author&gt;Beltran-Aguilar&lt;/Author&gt;&lt;Year&gt;2003&lt;/Year&gt;&lt;RecNum&gt;10&lt;/RecNum&gt;&lt;DisplayText&gt;&lt;style face="superscript"&gt;3&lt;/style&gt;&lt;/DisplayText&gt;&lt;record&gt;&lt;rec-number&gt;10&lt;/rec-number&gt;&lt;foreign-keys&gt;&lt;key app="EN" db-id="wrwsveat42dsabetxxg5rpvc20pzr9a2afvt" timestamp="1571239124"&gt;10&lt;/key&gt;&lt;/foreign-keys&gt;&lt;ref-type name="Journal Article"&gt;17&lt;/ref-type&gt;&lt;contributors&gt;&lt;authors&gt;&lt;author&gt;Beltran-Aguilar, E. D.&lt;/author&gt;&lt;author&gt;Malvitz, D. M.&lt;/author&gt;&lt;author&gt;Lockwood, S. A.&lt;/author&gt;&lt;author&gt;Rozier, R. G.&lt;/author&gt;&lt;author&gt;Tomar, S. L.&lt;/author&gt;&lt;/authors&gt;&lt;/contributors&gt;&lt;auth-address&gt;Division of Oral Health, Centers for Disease Control and Prevention, 4770 Buford Highway, MS F-10, Chamblee, GA 30341, USA. ebeltran@cdc.gov&lt;/auth-address&gt;&lt;titles&gt;&lt;title&gt;Oral health surveillance: past, present, and future challenges&lt;/title&gt;&lt;secondary-title&gt;J Public Health Dent&lt;/secondary-title&gt;&lt;/titles&gt;&lt;periodical&gt;&lt;full-title&gt;J Public Health Dent&lt;/full-title&gt;&lt;/periodical&gt;&lt;pages&gt;141-9&lt;/pages&gt;&lt;volume&gt;63&lt;/volume&gt;&lt;number&gt;3&lt;/number&gt;&lt;edition&gt;2003/09/10&lt;/edition&gt;&lt;keywords&gt;&lt;keyword&gt;Data Collection/methods&lt;/keyword&gt;&lt;keyword&gt;*Dental Health Surveys&lt;/keyword&gt;&lt;keyword&gt;Health Status Indicators&lt;/keyword&gt;&lt;keyword&gt;Humans&lt;/keyword&gt;&lt;keyword&gt;Population Surveillance&lt;/keyword&gt;&lt;keyword&gt;United States&lt;/keyword&gt;&lt;/keywords&gt;&lt;dates&gt;&lt;year&gt;2003&lt;/year&gt;&lt;pub-dates&gt;&lt;date&gt;Summer&lt;/date&gt;&lt;/pub-dates&gt;&lt;/dates&gt;&lt;isbn&gt;0022-4006 (Print)&amp;#xD;0022-4006 (Linking)&lt;/isbn&gt;&lt;accession-num&gt;12962467&lt;/accession-num&gt;&lt;urls&gt;&lt;related-urls&gt;&lt;url&gt;https://www.ncbi.nlm.nih.gov/pubmed/12962467&lt;/url&gt;&lt;/related-urls&gt;&lt;/urls&gt;&lt;electronic-resource-num&gt;10.1111/j.1752-7325.2003.tb03492.x&lt;/electronic-resource-num&gt;&lt;/record&gt;&lt;/Cite&gt;&lt;/EndNote&gt;</w:instrText>
      </w:r>
      <w:r w:rsidRPr="00806490">
        <w:rPr>
          <w:rFonts w:ascii="Arial Nova" w:eastAsia="Calibri" w:hAnsi="Arial Nova"/>
          <w:sz w:val="22"/>
          <w:szCs w:val="22"/>
        </w:rPr>
        <w:fldChar w:fldCharType="separate"/>
      </w:r>
      <w:r w:rsidRPr="00806490">
        <w:rPr>
          <w:rFonts w:ascii="Arial Nova" w:eastAsia="Calibri" w:hAnsi="Arial Nova"/>
          <w:noProof/>
          <w:sz w:val="22"/>
          <w:szCs w:val="22"/>
          <w:vertAlign w:val="superscript"/>
        </w:rPr>
        <w:t>3</w:t>
      </w:r>
      <w:r w:rsidRPr="00806490">
        <w:rPr>
          <w:rFonts w:ascii="Arial Nova" w:eastAsia="Calibri" w:hAnsi="Arial Nova"/>
          <w:sz w:val="22"/>
          <w:szCs w:val="22"/>
        </w:rPr>
        <w:fldChar w:fldCharType="end"/>
      </w:r>
    </w:p>
    <w:p w:rsidR="00806490" w:rsidRPr="00806490" w:rsidP="00806490" w14:paraId="1BA3E425" w14:textId="4B83E0FE">
      <w:pPr>
        <w:tabs>
          <w:tab w:val="right" w:pos="9360"/>
        </w:tabs>
        <w:spacing w:after="120" w:line="276" w:lineRule="auto"/>
        <w:rPr>
          <w:rFonts w:ascii="Arial Nova" w:eastAsia="Calibri" w:hAnsi="Arial Nova"/>
          <w:sz w:val="22"/>
          <w:szCs w:val="22"/>
        </w:rPr>
      </w:pPr>
      <w:r w:rsidRPr="00806490">
        <w:rPr>
          <w:rFonts w:ascii="Arial Nova" w:eastAsia="Calibri" w:hAnsi="Arial Nova"/>
          <w:sz w:val="22"/>
          <w:szCs w:val="22"/>
        </w:rPr>
        <w:t xml:space="preserve">Since the BSS protocol was released in 1999, ASTDD in consultation with state programs, ASTDD’s Data and Oral Health Surveillance Committee, and CDC has reviewed and updated the protocol five times: 2003, 2008, 2015, 2017, and 2019 (Attachment 2a). These revisions aimed to improve the survey process as well as data quality and standardization, reduce the burden of data collection to the public, and incorporate past state experience and feedback to meet state surveillance needs and improve data utility. For example, one area improved in the 2019 revision is to clarify that existing official data should be a primary data source for collecting child demographic </w:t>
      </w:r>
      <w:r w:rsidRPr="00806490" w:rsidR="00F325A3">
        <w:rPr>
          <w:rFonts w:ascii="Arial Nova" w:eastAsia="Calibri" w:hAnsi="Arial Nova"/>
          <w:sz w:val="22"/>
          <w:szCs w:val="22"/>
        </w:rPr>
        <w:t>data and</w:t>
      </w:r>
      <w:r w:rsidRPr="00806490">
        <w:rPr>
          <w:rFonts w:ascii="Arial Nova" w:eastAsia="Calibri" w:hAnsi="Arial Nova"/>
          <w:sz w:val="22"/>
          <w:szCs w:val="22"/>
        </w:rPr>
        <w:t xml:space="preserve"> a parent or guardian questionnaire is used for collecting child demographic data only when the state is unable to obtain the data from an official data source such as the state DOE. </w:t>
      </w:r>
    </w:p>
    <w:p w:rsidR="00806490" w:rsidRPr="00806490" w:rsidP="00806490" w14:paraId="79741889" w14:textId="77777777">
      <w:pPr>
        <w:tabs>
          <w:tab w:val="right" w:pos="9360"/>
        </w:tabs>
        <w:spacing w:after="120" w:line="276" w:lineRule="auto"/>
        <w:rPr>
          <w:rFonts w:ascii="Arial Nova" w:eastAsia="Calibri" w:hAnsi="Arial Nova"/>
          <w:sz w:val="22"/>
          <w:szCs w:val="22"/>
        </w:rPr>
      </w:pPr>
      <w:r w:rsidRPr="00806490">
        <w:rPr>
          <w:rFonts w:ascii="Arial Nova" w:eastAsia="Calibri" w:hAnsi="Arial Nova"/>
          <w:sz w:val="22"/>
          <w:szCs w:val="22"/>
        </w:rPr>
        <w:t>CDC consulted with seven state oral health programs in January 2019 to learn about their experience and to identify challenges and benefits associated with BSS implementation. In addition, CDC’s evaluation of the last cooperative agreement (State oral disease prevention program, CDC-RFA-DP13-1307) with selected funded states helped elucidate state experience and identify areas for improvement.</w:t>
      </w:r>
    </w:p>
    <w:p w:rsidR="00F8714F" w:rsidRPr="004E2DDF" w:rsidP="00F06B97" w14:paraId="6B4430D8" w14:textId="77777777">
      <w:pPr>
        <w:spacing w:line="276" w:lineRule="auto"/>
        <w:rPr>
          <w:rFonts w:ascii="Arial Nova" w:hAnsi="Arial Nova"/>
          <w:color w:val="F79646" w:themeColor="accent6"/>
        </w:rPr>
      </w:pPr>
    </w:p>
    <w:p w:rsidR="007468F1" w:rsidRPr="00F06B97" w:rsidP="00F06B97" w14:paraId="6E68D376" w14:textId="77777777">
      <w:pPr>
        <w:pStyle w:val="Heading2"/>
        <w:spacing w:line="276" w:lineRule="auto"/>
        <w:rPr>
          <w:rFonts w:ascii="Arial Nova" w:hAnsi="Arial Nova" w:cs="Times New Roman"/>
          <w:i/>
          <w:color w:val="auto"/>
          <w:sz w:val="24"/>
          <w:szCs w:val="24"/>
        </w:rPr>
      </w:pPr>
      <w:bookmarkStart w:id="17" w:name="_Toc329519285"/>
      <w:bookmarkStart w:id="18" w:name="_Toc1316557"/>
      <w:r w:rsidRPr="00F06B97">
        <w:rPr>
          <w:rFonts w:ascii="Arial Nova" w:hAnsi="Arial Nova" w:cs="Times New Roman"/>
          <w:i/>
          <w:color w:val="auto"/>
          <w:sz w:val="24"/>
          <w:szCs w:val="24"/>
        </w:rPr>
        <w:t>B5. Individuals Consulted on Statistical Aspects and Individuals Collecting and/or Analyzing Data</w:t>
      </w:r>
      <w:bookmarkEnd w:id="17"/>
      <w:bookmarkEnd w:id="18"/>
    </w:p>
    <w:p w:rsidR="00992082" w:rsidRPr="00992082" w:rsidP="00992082" w14:paraId="25C38179" w14:textId="77777777">
      <w:pPr>
        <w:tabs>
          <w:tab w:val="right" w:pos="9360"/>
        </w:tabs>
        <w:spacing w:after="120" w:line="276" w:lineRule="auto"/>
        <w:contextualSpacing/>
        <w:outlineLvl w:val="1"/>
        <w:rPr>
          <w:rFonts w:ascii="Arial Nova" w:hAnsi="Arial Nova" w:cs="Arial"/>
          <w:b/>
          <w:i/>
        </w:rPr>
      </w:pPr>
    </w:p>
    <w:tbl>
      <w:tblPr>
        <w:tblStyle w:val="TableGrid1"/>
        <w:tblW w:w="0" w:type="auto"/>
        <w:tblLook w:val="04A0"/>
      </w:tblPr>
      <w:tblGrid>
        <w:gridCol w:w="4386"/>
        <w:gridCol w:w="1557"/>
        <w:gridCol w:w="3407"/>
      </w:tblGrid>
      <w:tr w14:paraId="68E189CB" w14:textId="77777777" w:rsidTr="00565EBA">
        <w:tblPrEx>
          <w:tblW w:w="0" w:type="auto"/>
          <w:tblLook w:val="04A0"/>
        </w:tblPrEx>
        <w:tc>
          <w:tcPr>
            <w:tcW w:w="4405" w:type="dxa"/>
            <w:shd w:val="clear" w:color="auto" w:fill="E7E6E6"/>
          </w:tcPr>
          <w:p w:rsidR="00992082" w:rsidRPr="00992082" w:rsidP="00992082" w14:paraId="584AD3B3" w14:textId="77777777">
            <w:pPr>
              <w:tabs>
                <w:tab w:val="right" w:pos="9360"/>
              </w:tabs>
              <w:spacing w:after="240" w:line="480" w:lineRule="auto"/>
              <w:rPr>
                <w:rFonts w:ascii="Arial Nova" w:hAnsi="Arial Nova"/>
                <w:b/>
                <w:sz w:val="22"/>
                <w:szCs w:val="22"/>
              </w:rPr>
            </w:pPr>
            <w:r w:rsidRPr="00992082">
              <w:rPr>
                <w:rFonts w:ascii="Arial Nova" w:hAnsi="Arial Nova"/>
                <w:b/>
                <w:sz w:val="22"/>
                <w:szCs w:val="22"/>
              </w:rPr>
              <w:t>Name</w:t>
            </w:r>
          </w:p>
        </w:tc>
        <w:tc>
          <w:tcPr>
            <w:tcW w:w="1530" w:type="dxa"/>
            <w:shd w:val="clear" w:color="auto" w:fill="E7E6E6"/>
          </w:tcPr>
          <w:p w:rsidR="00992082" w:rsidRPr="00992082" w:rsidP="00992082" w14:paraId="49A86493" w14:textId="77777777">
            <w:pPr>
              <w:tabs>
                <w:tab w:val="right" w:pos="9360"/>
              </w:tabs>
              <w:spacing w:after="240" w:line="480" w:lineRule="auto"/>
              <w:jc w:val="center"/>
              <w:rPr>
                <w:rFonts w:ascii="Arial Nova" w:hAnsi="Arial Nova"/>
                <w:b/>
                <w:sz w:val="22"/>
                <w:szCs w:val="22"/>
              </w:rPr>
            </w:pPr>
            <w:r w:rsidRPr="00992082">
              <w:rPr>
                <w:rFonts w:ascii="Arial Nova" w:hAnsi="Arial Nova"/>
                <w:b/>
                <w:sz w:val="22"/>
                <w:szCs w:val="22"/>
              </w:rPr>
              <w:t>Organization</w:t>
            </w:r>
          </w:p>
        </w:tc>
        <w:tc>
          <w:tcPr>
            <w:tcW w:w="3415" w:type="dxa"/>
            <w:shd w:val="clear" w:color="auto" w:fill="E7E6E6"/>
          </w:tcPr>
          <w:p w:rsidR="00992082" w:rsidRPr="00992082" w:rsidP="00992082" w14:paraId="5C27407B" w14:textId="77777777">
            <w:pPr>
              <w:tabs>
                <w:tab w:val="right" w:pos="9360"/>
              </w:tabs>
              <w:spacing w:after="240"/>
              <w:jc w:val="center"/>
              <w:rPr>
                <w:rFonts w:ascii="Arial Nova" w:hAnsi="Arial Nova"/>
                <w:b/>
                <w:sz w:val="22"/>
                <w:szCs w:val="22"/>
              </w:rPr>
            </w:pPr>
            <w:r w:rsidRPr="00992082">
              <w:rPr>
                <w:rFonts w:ascii="Arial Nova" w:hAnsi="Arial Nova"/>
                <w:b/>
                <w:sz w:val="22"/>
                <w:szCs w:val="22"/>
              </w:rPr>
              <w:t>Role (consulted or collected/analyzed)</w:t>
            </w:r>
          </w:p>
        </w:tc>
      </w:tr>
      <w:tr w14:paraId="52D0FB71" w14:textId="77777777" w:rsidTr="00565EBA">
        <w:tblPrEx>
          <w:tblW w:w="0" w:type="auto"/>
          <w:tblLook w:val="04A0"/>
        </w:tblPrEx>
        <w:tc>
          <w:tcPr>
            <w:tcW w:w="4405" w:type="dxa"/>
          </w:tcPr>
          <w:p w:rsidR="00992082" w:rsidRPr="00992082" w:rsidP="00992082" w14:paraId="2F702C28" w14:textId="02B5EF9A">
            <w:pPr>
              <w:tabs>
                <w:tab w:val="right" w:pos="9360"/>
              </w:tabs>
              <w:spacing w:after="240"/>
              <w:rPr>
                <w:rFonts w:ascii="Arial Nova" w:hAnsi="Arial Nova"/>
                <w:sz w:val="22"/>
                <w:szCs w:val="22"/>
              </w:rPr>
            </w:pPr>
            <w:r w:rsidRPr="00992082">
              <w:rPr>
                <w:rFonts w:ascii="Arial Nova" w:hAnsi="Arial Nova"/>
                <w:sz w:val="22"/>
                <w:szCs w:val="22"/>
              </w:rPr>
              <w:t>Kathy Phipps, Data and Surveillance Coordinator</w:t>
            </w:r>
          </w:p>
        </w:tc>
        <w:tc>
          <w:tcPr>
            <w:tcW w:w="1530" w:type="dxa"/>
          </w:tcPr>
          <w:p w:rsidR="00992082" w:rsidRPr="00992082" w:rsidP="00992082" w14:paraId="7D5AB439" w14:textId="77777777">
            <w:pPr>
              <w:tabs>
                <w:tab w:val="right" w:pos="9360"/>
              </w:tabs>
              <w:spacing w:after="240"/>
              <w:jc w:val="center"/>
              <w:rPr>
                <w:rFonts w:ascii="Arial Nova" w:hAnsi="Arial Nova"/>
                <w:sz w:val="22"/>
                <w:szCs w:val="22"/>
              </w:rPr>
            </w:pPr>
            <w:r w:rsidRPr="00992082">
              <w:rPr>
                <w:rFonts w:ascii="Arial Nova" w:hAnsi="Arial Nova"/>
                <w:sz w:val="22"/>
                <w:szCs w:val="22"/>
              </w:rPr>
              <w:t>ASTDD</w:t>
            </w:r>
          </w:p>
        </w:tc>
        <w:tc>
          <w:tcPr>
            <w:tcW w:w="3415" w:type="dxa"/>
          </w:tcPr>
          <w:p w:rsidR="00992082" w:rsidRPr="00992082" w:rsidP="00992082" w14:paraId="1BC0E9AB" w14:textId="77777777">
            <w:pPr>
              <w:tabs>
                <w:tab w:val="right" w:pos="9360"/>
              </w:tabs>
              <w:spacing w:after="240"/>
              <w:jc w:val="center"/>
              <w:rPr>
                <w:rFonts w:ascii="Arial Nova" w:hAnsi="Arial Nova"/>
                <w:sz w:val="22"/>
                <w:szCs w:val="22"/>
              </w:rPr>
            </w:pPr>
            <w:r w:rsidRPr="00992082">
              <w:rPr>
                <w:rFonts w:ascii="Arial Nova" w:hAnsi="Arial Nova"/>
                <w:sz w:val="22"/>
                <w:szCs w:val="22"/>
              </w:rPr>
              <w:t>Provide technical consultation and assistance in data collection and statistical analysis; collect and verify data from states</w:t>
            </w:r>
          </w:p>
        </w:tc>
      </w:tr>
      <w:tr w14:paraId="0474CAC9" w14:textId="77777777" w:rsidTr="00565EBA">
        <w:tblPrEx>
          <w:tblW w:w="0" w:type="auto"/>
          <w:tblLook w:val="04A0"/>
        </w:tblPrEx>
        <w:tc>
          <w:tcPr>
            <w:tcW w:w="4405" w:type="dxa"/>
          </w:tcPr>
          <w:p w:rsidR="00992082" w:rsidRPr="00992082" w:rsidP="00992082" w14:paraId="364B1257" w14:textId="3D7AE351">
            <w:pPr>
              <w:tabs>
                <w:tab w:val="right" w:pos="9360"/>
              </w:tabs>
              <w:spacing w:after="240"/>
              <w:rPr>
                <w:rFonts w:ascii="Arial Nova" w:hAnsi="Arial Nova"/>
                <w:sz w:val="22"/>
                <w:szCs w:val="22"/>
              </w:rPr>
            </w:pPr>
            <w:r w:rsidRPr="00992082">
              <w:rPr>
                <w:rFonts w:ascii="Arial Nova" w:hAnsi="Arial Nova"/>
                <w:sz w:val="22"/>
                <w:szCs w:val="22"/>
              </w:rPr>
              <w:t>Michael Manz, Data Consultant</w:t>
            </w:r>
          </w:p>
        </w:tc>
        <w:tc>
          <w:tcPr>
            <w:tcW w:w="1530" w:type="dxa"/>
          </w:tcPr>
          <w:p w:rsidR="00992082" w:rsidRPr="00992082" w:rsidP="00992082" w14:paraId="790B69D8" w14:textId="77777777">
            <w:pPr>
              <w:tabs>
                <w:tab w:val="right" w:pos="9360"/>
              </w:tabs>
              <w:spacing w:after="240"/>
              <w:jc w:val="center"/>
              <w:rPr>
                <w:rFonts w:ascii="Arial Nova" w:hAnsi="Arial Nova"/>
                <w:sz w:val="22"/>
                <w:szCs w:val="22"/>
              </w:rPr>
            </w:pPr>
            <w:r w:rsidRPr="00992082">
              <w:rPr>
                <w:rFonts w:ascii="Arial Nova" w:hAnsi="Arial Nova"/>
                <w:sz w:val="22"/>
                <w:szCs w:val="22"/>
              </w:rPr>
              <w:t>ASTDD</w:t>
            </w:r>
          </w:p>
        </w:tc>
        <w:tc>
          <w:tcPr>
            <w:tcW w:w="3415" w:type="dxa"/>
          </w:tcPr>
          <w:p w:rsidR="00992082" w:rsidRPr="00992082" w:rsidP="00992082" w14:paraId="45E8864B" w14:textId="77777777">
            <w:pPr>
              <w:tabs>
                <w:tab w:val="right" w:pos="9360"/>
              </w:tabs>
              <w:spacing w:after="240"/>
              <w:jc w:val="center"/>
              <w:rPr>
                <w:rFonts w:ascii="Arial Nova" w:hAnsi="Arial Nova"/>
                <w:sz w:val="22"/>
                <w:szCs w:val="22"/>
              </w:rPr>
            </w:pPr>
            <w:r w:rsidRPr="00992082">
              <w:rPr>
                <w:rFonts w:ascii="Arial Nova" w:hAnsi="Arial Nova"/>
                <w:sz w:val="22"/>
                <w:szCs w:val="22"/>
              </w:rPr>
              <w:t>Provide technical consultation and assistance in data collection and statistical analysis; collect and verify data from states</w:t>
            </w:r>
          </w:p>
        </w:tc>
      </w:tr>
      <w:tr w14:paraId="7474FFB3" w14:textId="77777777" w:rsidTr="00565EBA">
        <w:tblPrEx>
          <w:tblW w:w="0" w:type="auto"/>
          <w:tblLook w:val="04A0"/>
        </w:tblPrEx>
        <w:tc>
          <w:tcPr>
            <w:tcW w:w="4405" w:type="dxa"/>
          </w:tcPr>
          <w:p w:rsidR="00992082" w:rsidRPr="00992082" w:rsidP="00992082" w14:paraId="0F9424D7" w14:textId="77777777">
            <w:pPr>
              <w:tabs>
                <w:tab w:val="right" w:pos="9360"/>
              </w:tabs>
              <w:spacing w:after="240"/>
              <w:rPr>
                <w:rFonts w:ascii="Arial Nova" w:hAnsi="Arial Nova"/>
                <w:sz w:val="22"/>
                <w:szCs w:val="22"/>
              </w:rPr>
            </w:pPr>
            <w:r w:rsidRPr="00992082">
              <w:rPr>
                <w:rFonts w:ascii="Arial Nova" w:hAnsi="Arial Nova"/>
                <w:sz w:val="22"/>
                <w:szCs w:val="22"/>
              </w:rPr>
              <w:t xml:space="preserve">Mei Lin, (770) 488-5109, </w:t>
            </w:r>
            <w:hyperlink r:id="rId13" w:history="1">
              <w:r w:rsidRPr="00992082">
                <w:rPr>
                  <w:rFonts w:ascii="Arial Nova" w:hAnsi="Arial Nova"/>
                  <w:color w:val="0563C1"/>
                  <w:sz w:val="22"/>
                  <w:szCs w:val="22"/>
                  <w:u w:val="single"/>
                </w:rPr>
                <w:t>hru3@cdc.gov</w:t>
              </w:r>
            </w:hyperlink>
            <w:r w:rsidRPr="00992082">
              <w:rPr>
                <w:rFonts w:ascii="Arial Nova" w:hAnsi="Arial Nova"/>
                <w:sz w:val="22"/>
                <w:szCs w:val="22"/>
              </w:rPr>
              <w:t>, Epidemiologist</w:t>
            </w:r>
          </w:p>
        </w:tc>
        <w:tc>
          <w:tcPr>
            <w:tcW w:w="1530" w:type="dxa"/>
          </w:tcPr>
          <w:p w:rsidR="00992082" w:rsidRPr="00992082" w:rsidP="00992082" w14:paraId="4155F8D7" w14:textId="77777777">
            <w:pPr>
              <w:tabs>
                <w:tab w:val="right" w:pos="9360"/>
              </w:tabs>
              <w:spacing w:after="240"/>
              <w:jc w:val="center"/>
              <w:rPr>
                <w:rFonts w:ascii="Arial Nova" w:hAnsi="Arial Nova"/>
                <w:sz w:val="22"/>
                <w:szCs w:val="22"/>
              </w:rPr>
            </w:pPr>
            <w:r w:rsidRPr="00992082">
              <w:rPr>
                <w:rFonts w:ascii="Arial Nova" w:hAnsi="Arial Nova"/>
                <w:sz w:val="22"/>
                <w:szCs w:val="22"/>
              </w:rPr>
              <w:t>Division of Oral Health, CDC</w:t>
            </w:r>
          </w:p>
        </w:tc>
        <w:tc>
          <w:tcPr>
            <w:tcW w:w="3415" w:type="dxa"/>
          </w:tcPr>
          <w:p w:rsidR="00992082" w:rsidRPr="00992082" w:rsidP="00992082" w14:paraId="1A381471" w14:textId="77777777">
            <w:pPr>
              <w:tabs>
                <w:tab w:val="right" w:pos="9360"/>
              </w:tabs>
              <w:spacing w:after="240"/>
              <w:jc w:val="center"/>
              <w:rPr>
                <w:rFonts w:ascii="Arial Nova" w:hAnsi="Arial Nova"/>
                <w:sz w:val="22"/>
                <w:szCs w:val="22"/>
              </w:rPr>
            </w:pPr>
            <w:r w:rsidRPr="00992082">
              <w:rPr>
                <w:rFonts w:ascii="Arial Nova" w:hAnsi="Arial Nova"/>
                <w:sz w:val="22"/>
                <w:szCs w:val="22"/>
              </w:rPr>
              <w:t>Provide technical consultation in data collection and statistical analysis</w:t>
            </w:r>
          </w:p>
        </w:tc>
      </w:tr>
    </w:tbl>
    <w:p w:rsidR="00992082" w:rsidRPr="00992082" w:rsidP="00992082" w14:paraId="47826F43" w14:textId="77777777">
      <w:pPr>
        <w:spacing w:after="160" w:line="259" w:lineRule="auto"/>
        <w:rPr>
          <w:rFonts w:ascii="Calibri" w:eastAsia="Calibri" w:hAnsi="Calibri"/>
          <w:sz w:val="22"/>
          <w:szCs w:val="22"/>
        </w:rPr>
      </w:pPr>
    </w:p>
    <w:p w:rsidR="007468F1" w:rsidP="00F06B97" w14:paraId="46854669" w14:textId="7E2EDEB9">
      <w:pPr>
        <w:spacing w:line="276" w:lineRule="auto"/>
        <w:rPr>
          <w:rFonts w:ascii="Arial Nova" w:hAnsi="Arial Nova"/>
        </w:rPr>
      </w:pPr>
    </w:p>
    <w:bookmarkStart w:id="19" w:name="_REFERENCES_(Tool_Tip:"/>
    <w:bookmarkStart w:id="20" w:name="_REFERENCES"/>
    <w:bookmarkStart w:id="21" w:name="_Hlk523104886"/>
    <w:bookmarkEnd w:id="19"/>
    <w:bookmarkEnd w:id="20"/>
    <w:p w:rsidR="008354A1" w:rsidP="00860126" w14:paraId="749E5F93" w14:textId="096876EF">
      <w:pPr>
        <w:pStyle w:val="Heading1"/>
        <w:spacing w:before="0" w:line="276" w:lineRule="auto"/>
        <w:rPr>
          <w:rFonts w:ascii="Arial Nova" w:hAnsi="Arial Nova" w:cs="Times New Roman"/>
          <w:color w:val="000000" w:themeColor="text1"/>
          <w:sz w:val="24"/>
          <w:szCs w:val="24"/>
        </w:rPr>
      </w:pPr>
      <w:r w:rsidRPr="00F06B97">
        <w:rPr>
          <w:rFonts w:ascii="Arial Nova" w:hAnsi="Arial Nova" w:cs="Times New Roman"/>
          <w:color w:val="auto"/>
          <w:sz w:val="24"/>
          <w:szCs w:val="24"/>
        </w:rPr>
        <w:fldChar w:fldCharType="begin"/>
      </w:r>
      <w:r w:rsidRPr="00F06B97">
        <w:rPr>
          <w:rFonts w:ascii="Arial Nova" w:hAnsi="Arial Nova" w:cs="Times New Roman"/>
          <w:color w:val="auto"/>
          <w:sz w:val="24"/>
          <w:szCs w:val="24"/>
        </w:rPr>
        <w:instrText xml:space="preserve"> HYPERLINK  \l "_REFERENCES_(Tool_Tip:" \o "Tool Tip: Use End Notes" </w:instrText>
      </w:r>
      <w:r w:rsidRPr="00F06B97">
        <w:rPr>
          <w:rFonts w:ascii="Arial Nova" w:hAnsi="Arial Nova" w:cs="Times New Roman"/>
          <w:color w:val="auto"/>
          <w:sz w:val="24"/>
          <w:szCs w:val="24"/>
        </w:rPr>
        <w:fldChar w:fldCharType="separate"/>
      </w:r>
      <w:bookmarkStart w:id="22" w:name="_Toc1316558"/>
      <w:r w:rsidRPr="00F06B97" w:rsidR="00831A73">
        <w:rPr>
          <w:rStyle w:val="Hyperlink"/>
          <w:rFonts w:ascii="Arial Nova" w:hAnsi="Arial Nova" w:cs="Times New Roman"/>
          <w:color w:val="auto"/>
          <w:sz w:val="24"/>
          <w:szCs w:val="24"/>
          <w:u w:val="none"/>
        </w:rPr>
        <w:t>R</w:t>
      </w:r>
      <w:bookmarkEnd w:id="3"/>
      <w:r w:rsidRPr="00F06B97" w:rsidR="0017104A">
        <w:rPr>
          <w:rStyle w:val="Hyperlink"/>
          <w:rFonts w:ascii="Arial Nova" w:hAnsi="Arial Nova" w:cs="Times New Roman"/>
          <w:color w:val="auto"/>
          <w:sz w:val="24"/>
          <w:szCs w:val="24"/>
          <w:u w:val="none"/>
        </w:rPr>
        <w:t>EFERENCES</w:t>
      </w:r>
      <w:bookmarkEnd w:id="22"/>
      <w:r w:rsidRPr="00F06B97">
        <w:rPr>
          <w:rFonts w:ascii="Arial Nova" w:hAnsi="Arial Nova" w:cs="Times New Roman"/>
          <w:color w:val="auto"/>
          <w:sz w:val="24"/>
          <w:szCs w:val="24"/>
        </w:rPr>
        <w:fldChar w:fldCharType="end"/>
      </w:r>
      <w:r w:rsidRPr="00F06B97" w:rsidR="008C7FB7">
        <w:rPr>
          <w:rFonts w:ascii="Arial Nova" w:hAnsi="Arial Nova" w:cs="Times New Roman"/>
          <w:color w:val="auto"/>
          <w:sz w:val="24"/>
          <w:szCs w:val="24"/>
        </w:rPr>
        <w:t xml:space="preserve"> </w:t>
      </w:r>
      <w:r w:rsidRPr="00F06B97" w:rsidR="009252F3">
        <w:rPr>
          <w:rFonts w:ascii="Arial Nova" w:hAnsi="Arial Nova" w:cs="Times New Roman"/>
          <w:color w:val="000000" w:themeColor="text1"/>
          <w:sz w:val="24"/>
          <w:szCs w:val="24"/>
        </w:rPr>
        <w:t xml:space="preserve"> </w:t>
      </w:r>
    </w:p>
    <w:bookmarkEnd w:id="21"/>
    <w:p w:rsidR="00590E72" w:rsidRPr="00590E72" w:rsidP="00590E72" w14:paraId="4FEE6B65" w14:textId="77777777">
      <w:pPr>
        <w:ind w:left="720" w:hanging="720"/>
        <w:rPr>
          <w:rFonts w:ascii="Arial Nova" w:eastAsia="Calibri" w:hAnsi="Arial Nova" w:cs="Calibri"/>
          <w:noProof/>
          <w:sz w:val="22"/>
          <w:szCs w:val="22"/>
        </w:rPr>
      </w:pPr>
      <w:r w:rsidRPr="00590E72">
        <w:rPr>
          <w:rFonts w:ascii="Arial Nova" w:eastAsia="Calibri" w:hAnsi="Arial Nova" w:cs="Calibri"/>
          <w:noProof/>
          <w:sz w:val="22"/>
          <w:szCs w:val="22"/>
        </w:rPr>
        <w:fldChar w:fldCharType="begin"/>
      </w:r>
      <w:r w:rsidRPr="00590E72">
        <w:rPr>
          <w:rFonts w:ascii="Arial Nova" w:eastAsia="Calibri" w:hAnsi="Arial Nova" w:cs="Calibri"/>
          <w:noProof/>
          <w:sz w:val="22"/>
          <w:szCs w:val="22"/>
        </w:rPr>
        <w:instrText xml:space="preserve"> ADDIN EN.REFLIST </w:instrText>
      </w:r>
      <w:r w:rsidRPr="00590E72">
        <w:rPr>
          <w:rFonts w:ascii="Arial Nova" w:eastAsia="Calibri" w:hAnsi="Arial Nova" w:cs="Calibri"/>
          <w:noProof/>
          <w:sz w:val="22"/>
          <w:szCs w:val="22"/>
        </w:rPr>
        <w:fldChar w:fldCharType="separate"/>
      </w:r>
      <w:r w:rsidRPr="00590E72">
        <w:rPr>
          <w:rFonts w:ascii="Arial Nova" w:eastAsia="Calibri" w:hAnsi="Arial Nova" w:cs="Calibri"/>
          <w:noProof/>
          <w:sz w:val="22"/>
          <w:szCs w:val="22"/>
        </w:rPr>
        <w:t>1.</w:t>
      </w:r>
      <w:r w:rsidRPr="00590E72">
        <w:rPr>
          <w:rFonts w:ascii="Arial Nova" w:eastAsia="Calibri" w:hAnsi="Arial Nova" w:cs="Calibri"/>
          <w:noProof/>
          <w:sz w:val="22"/>
          <w:szCs w:val="22"/>
        </w:rPr>
        <w:tab/>
        <w:t xml:space="preserve">Maryland Department of Health. Oral Health Survey of Maryland School Children, 2015-2016. 2017. Available: </w:t>
      </w:r>
      <w:r>
        <w:fldChar w:fldCharType="begin"/>
      </w:r>
      <w:r w:rsidRPr="00590E72">
        <w:rPr>
          <w:rFonts w:ascii="Arial Nova" w:eastAsia="Calibri" w:hAnsi="Arial Nova" w:cs="Calibri"/>
          <w:noProof/>
          <w:color w:val="0563C1"/>
          <w:sz w:val="22"/>
          <w:szCs w:val="22"/>
          <w:u w:val="single"/>
        </w:rPr>
        <w:instrText xml:space="preserve"> HYPERLINK "https://phpa.health.maryland.gov/oralhealth/Documents/SchoolSurvey2015.pdf" </w:instrText>
      </w:r>
      <w:r>
        <w:fldChar w:fldCharType="separate"/>
      </w:r>
      <w:r w:rsidRPr="00590E72">
        <w:rPr>
          <w:rFonts w:ascii="Arial Nova" w:eastAsia="Calibri" w:hAnsi="Arial Nova" w:cs="Calibri"/>
          <w:noProof/>
          <w:color w:val="0563C1"/>
          <w:sz w:val="22"/>
          <w:szCs w:val="22"/>
          <w:u w:val="single"/>
        </w:rPr>
        <w:t>https://phpa.health.maryland.gov/oralhealth/Documents/SchoolSurvey2015.pdf</w:t>
      </w:r>
      <w:r>
        <w:fldChar w:fldCharType="end"/>
      </w:r>
      <w:r w:rsidRPr="00590E72">
        <w:rPr>
          <w:rFonts w:ascii="Arial Nova" w:eastAsia="Calibri" w:hAnsi="Arial Nova" w:cs="Calibri"/>
          <w:noProof/>
          <w:sz w:val="22"/>
          <w:szCs w:val="22"/>
        </w:rPr>
        <w:t>. Accessed: October 15, 2019.</w:t>
      </w:r>
    </w:p>
    <w:p w:rsidR="00590E72" w:rsidRPr="00590E72" w:rsidP="00590E72" w14:paraId="089AF037" w14:textId="77777777">
      <w:pPr>
        <w:ind w:left="720" w:hanging="720"/>
        <w:rPr>
          <w:rFonts w:ascii="Arial Nova" w:eastAsia="Calibri" w:hAnsi="Arial Nova" w:cs="Calibri"/>
          <w:noProof/>
          <w:sz w:val="22"/>
          <w:szCs w:val="22"/>
        </w:rPr>
      </w:pPr>
      <w:r w:rsidRPr="00590E72">
        <w:rPr>
          <w:rFonts w:ascii="Arial Nova" w:eastAsia="Calibri" w:hAnsi="Arial Nova" w:cs="Calibri"/>
          <w:noProof/>
          <w:sz w:val="22"/>
          <w:szCs w:val="22"/>
        </w:rPr>
        <w:t>2.</w:t>
      </w:r>
      <w:r w:rsidRPr="00590E72">
        <w:rPr>
          <w:rFonts w:ascii="Arial Nova" w:eastAsia="Calibri" w:hAnsi="Arial Nova" w:cs="Calibri"/>
          <w:noProof/>
          <w:sz w:val="22"/>
          <w:szCs w:val="22"/>
        </w:rPr>
        <w:tab/>
        <w:t xml:space="preserve">Beltran ED, Malvitz DM, Eklund SA. Validity of two methods for assessing oral health status of populations. </w:t>
      </w:r>
      <w:r w:rsidRPr="00590E72">
        <w:rPr>
          <w:rFonts w:ascii="Arial Nova" w:eastAsia="Calibri" w:hAnsi="Arial Nova" w:cs="Calibri"/>
          <w:i/>
          <w:noProof/>
          <w:sz w:val="22"/>
          <w:szCs w:val="22"/>
        </w:rPr>
        <w:t>J Public Health Dent</w:t>
      </w:r>
      <w:r w:rsidRPr="00590E72">
        <w:rPr>
          <w:rFonts w:ascii="Arial Nova" w:eastAsia="Calibri" w:hAnsi="Arial Nova" w:cs="Calibri"/>
          <w:noProof/>
          <w:sz w:val="22"/>
          <w:szCs w:val="22"/>
        </w:rPr>
        <w:t>. 1997;57(4):206-214.</w:t>
      </w:r>
    </w:p>
    <w:p w:rsidR="00590E72" w:rsidRPr="00590E72" w:rsidP="00590E72" w14:paraId="3AFE1E63" w14:textId="77777777">
      <w:pPr>
        <w:spacing w:after="160"/>
        <w:ind w:left="720" w:hanging="720"/>
        <w:rPr>
          <w:rFonts w:ascii="Arial Nova" w:eastAsia="Calibri" w:hAnsi="Arial Nova" w:cs="Calibri"/>
          <w:noProof/>
          <w:sz w:val="22"/>
          <w:szCs w:val="22"/>
        </w:rPr>
      </w:pPr>
      <w:r w:rsidRPr="00590E72">
        <w:rPr>
          <w:rFonts w:ascii="Arial Nova" w:eastAsia="Calibri" w:hAnsi="Arial Nova" w:cs="Calibri"/>
          <w:noProof/>
          <w:sz w:val="22"/>
          <w:szCs w:val="22"/>
        </w:rPr>
        <w:t>3.</w:t>
      </w:r>
      <w:r w:rsidRPr="00590E72">
        <w:rPr>
          <w:rFonts w:ascii="Arial Nova" w:eastAsia="Calibri" w:hAnsi="Arial Nova" w:cs="Calibri"/>
          <w:noProof/>
          <w:sz w:val="22"/>
          <w:szCs w:val="22"/>
        </w:rPr>
        <w:tab/>
        <w:t xml:space="preserve">Beltran-Aguilar ED, Malvitz DM, Lockwood SA, Rozier RG, Tomar SL. Oral health surveillance: past, present, and future challenges. </w:t>
      </w:r>
      <w:r w:rsidRPr="00590E72">
        <w:rPr>
          <w:rFonts w:ascii="Arial Nova" w:eastAsia="Calibri" w:hAnsi="Arial Nova" w:cs="Calibri"/>
          <w:i/>
          <w:noProof/>
          <w:sz w:val="22"/>
          <w:szCs w:val="22"/>
        </w:rPr>
        <w:t>J Public Health Dent</w:t>
      </w:r>
      <w:r w:rsidRPr="00590E72">
        <w:rPr>
          <w:rFonts w:ascii="Arial Nova" w:eastAsia="Calibri" w:hAnsi="Arial Nova" w:cs="Calibri"/>
          <w:noProof/>
          <w:sz w:val="22"/>
          <w:szCs w:val="22"/>
        </w:rPr>
        <w:t>. 2003;63(3):141-149.</w:t>
      </w:r>
    </w:p>
    <w:p w:rsidR="0017104A" w:rsidRPr="00F06B97" w:rsidP="00590E72" w14:paraId="54E93F93" w14:textId="41E07C7A">
      <w:pPr>
        <w:spacing w:line="276" w:lineRule="auto"/>
        <w:outlineLvl w:val="0"/>
        <w:rPr>
          <w:rFonts w:ascii="Arial Nova" w:hAnsi="Arial Nova"/>
        </w:rPr>
      </w:pPr>
      <w:r w:rsidRPr="00590E72">
        <w:rPr>
          <w:rFonts w:ascii="Arial Nova" w:eastAsia="Calibri" w:hAnsi="Arial Nova"/>
          <w:sz w:val="22"/>
          <w:szCs w:val="22"/>
        </w:rPr>
        <w:fldChar w:fldCharType="end"/>
      </w:r>
    </w:p>
    <w:p w:rsidR="0017104A" w:rsidRPr="00F06B97" w:rsidP="00F06B97" w14:paraId="0573DD30" w14:textId="5CCEF6F4">
      <w:pPr>
        <w:spacing w:line="276" w:lineRule="auto"/>
        <w:outlineLvl w:val="0"/>
        <w:rPr>
          <w:rFonts w:ascii="Arial Nova" w:hAnsi="Arial Nova"/>
        </w:rPr>
      </w:pPr>
    </w:p>
    <w:sectPr w:rsidSect="005265E0">
      <w:footerReference w:type="default" r:id="rId1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ova">
    <w:charset w:val="00"/>
    <w:family w:val="swiss"/>
    <w:pitch w:val="variable"/>
    <w:sig w:usb0="0000028F" w:usb1="00000002"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870675499"/>
      <w:docPartObj>
        <w:docPartGallery w:val="Page Numbers (Bottom of Page)"/>
        <w:docPartUnique/>
      </w:docPartObj>
    </w:sdtPr>
    <w:sdtEndPr>
      <w:rPr>
        <w:noProof/>
      </w:rPr>
    </w:sdtEndPr>
    <w:sdtContent>
      <w:p w:rsidR="007A47A5" w:rsidRPr="00880185" w:rsidP="007A47A5" w14:paraId="6E5AE01B" w14:textId="057C89BD">
        <w:pPr>
          <w:pStyle w:val="Footer"/>
          <w:jc w:val="right"/>
          <w:rPr>
            <w:sz w:val="16"/>
            <w:szCs w:val="16"/>
          </w:rPr>
        </w:pPr>
        <w:r>
          <w:fldChar w:fldCharType="begin"/>
        </w:r>
        <w:r>
          <w:instrText xml:space="preserve"> PAGE   \* MERGEFORMAT </w:instrText>
        </w:r>
        <w:r>
          <w:fldChar w:fldCharType="separate"/>
        </w:r>
        <w:r w:rsidR="001E73EB">
          <w:rPr>
            <w:noProof/>
          </w:rPr>
          <w:t>2</w:t>
        </w:r>
        <w:r>
          <w:rPr>
            <w:noProof/>
          </w:rPr>
          <w:fldChar w:fldCharType="end"/>
        </w:r>
      </w:p>
    </w:sdtContent>
  </w:sdt>
  <w:sdt>
    <w:sdtPr>
      <w:rPr>
        <w:rStyle w:val="Style3"/>
      </w:rPr>
      <w:alias w:val="Title"/>
      <w:tag w:val="Title"/>
      <w:id w:val="-2073503644"/>
      <w:placeholder>
        <w:docPart w:val="3F455EF096824C07874EDCC5DC78CF1B"/>
      </w:placeholder>
      <w:showingPlcHdr/>
      <w:richText/>
    </w:sdtPr>
    <w:sdtEndPr>
      <w:rPr>
        <w:rStyle w:val="DefaultParagraphFont"/>
        <w:rFonts w:ascii="Times New Roman" w:hAnsi="Times New Roman"/>
        <w:b w:val="0"/>
        <w:color w:val="auto"/>
        <w:sz w:val="24"/>
      </w:rPr>
    </w:sdtEndPr>
    <w:sdtContent>
      <w:p w:rsidR="00095E18" w:rsidP="00095E18" w14:paraId="6785778B" w14:textId="02B1629B">
        <w:pPr>
          <w:spacing w:line="276" w:lineRule="auto"/>
          <w:rPr>
            <w:rStyle w:val="Style3"/>
          </w:rPr>
        </w:pPr>
        <w:r w:rsidRPr="00F06B97">
          <w:rPr>
            <w:rStyle w:val="PlaceholderText"/>
            <w:rFonts w:ascii="Arial Nova" w:hAnsi="Arial Nova"/>
          </w:rPr>
          <w:t xml:space="preserve">[Click here to enter </w:t>
        </w:r>
        <w:r>
          <w:rPr>
            <w:rStyle w:val="PlaceholderText"/>
            <w:rFonts w:ascii="Arial Nova" w:hAnsi="Arial Nova"/>
          </w:rPr>
          <w:t>the Information Collection project title</w:t>
        </w:r>
        <w:r w:rsidRPr="00F06B97">
          <w:rPr>
            <w:rStyle w:val="PlaceholderText"/>
            <w:rFonts w:ascii="Arial Nova" w:hAnsi="Arial Nova"/>
          </w:rPr>
          <w:t>]</w:t>
        </w:r>
      </w:p>
    </w:sdtContent>
  </w:sdt>
  <w:p w:rsidR="00B963A0" w:rsidRPr="0015668B" w:rsidP="00CB20E7" w14:paraId="2E18B361" w14:textId="7C42E1EC">
    <w:pPr>
      <w:rPr>
        <w:b/>
        <w:sz w:val="28"/>
        <w:szCs w:val="28"/>
      </w:rPr>
    </w:pPr>
    <w:sdt>
      <w:sdtPr>
        <w:rPr>
          <w:rFonts w:ascii="Arial Nova" w:hAnsi="Arial Nova"/>
        </w:rPr>
        <w:tag w:val="Classification"/>
        <w:id w:val="-843013173"/>
        <w:placeholder>
          <w:docPart w:val="25156065A1F64A0383D34E193096FE6E"/>
        </w:placeholder>
        <w:showingPlcHdr/>
        <w:dropDownList>
          <w:listItem w:value="Choose an item."/>
          <w:listItem w:value="New" w:displayText="New"/>
          <w:listItem w:value="Existing Collection in Use Without an OMB Control #" w:displayText="Existing Collection in Use Without an OMB Control #"/>
          <w:listItem w:value="Extension:" w:displayText="Extension:"/>
          <w:listItem w:value="Reinstatement:" w:displayText="Reinstatement:"/>
          <w:listItem w:value="Reinstatement With Change:" w:displayText="Reinstatement With Change:"/>
          <w:listItem w:value="Revision:" w:displayText="Revision:"/>
        </w:dropDownList>
      </w:sdtPr>
      <w:sdtContent>
        <w:r w:rsidR="00095E18">
          <w:rPr>
            <w:rStyle w:val="PlaceholderText"/>
            <w:rFonts w:ascii="Arial Nova" w:hAnsi="Arial Nova"/>
          </w:rPr>
          <w:t xml:space="preserve">[Select an </w:t>
        </w:r>
        <w:r w:rsidRPr="00F06B97" w:rsidR="00095E18">
          <w:rPr>
            <w:rStyle w:val="PlaceholderText"/>
            <w:rFonts w:ascii="Arial Nova" w:hAnsi="Arial Nova"/>
          </w:rPr>
          <w:t>ICR</w:t>
        </w:r>
        <w:r w:rsidR="00095E18">
          <w:rPr>
            <w:rStyle w:val="PlaceholderText"/>
            <w:rFonts w:ascii="Arial Nova" w:hAnsi="Arial Nova"/>
          </w:rPr>
          <w:t xml:space="preserve"> type]</w:t>
        </w:r>
      </w:sdtContent>
    </w:sdt>
  </w:p>
  <w:p w:rsidR="00B963A0" w:rsidRPr="00AA6C65" w:rsidP="00AA6C65" w14:paraId="04830335" w14:textId="1EABC226">
    <w:pPr>
      <w:rPr>
        <w:rFonts w:ascii="Arial" w:hAnsi="Arial" w:cs="Arial"/>
        <w:i/>
        <w:color w:val="F79646" w:themeColor="accent6"/>
        <w:sz w:val="20"/>
      </w:rPr>
    </w:pPr>
    <w:r w:rsidRPr="00AA6C65">
      <w:rPr>
        <w:rFonts w:ascii="Arial" w:hAnsi="Arial" w:cs="Arial"/>
        <w:i/>
        <w:color w:val="F79646" w:themeColor="accent6"/>
        <w:sz w:val="20"/>
      </w:rPr>
      <w:t>&lt;If desired, enter the name of the IC or another footer and choose the type of ICR from the dropdown. Delete one or both fields if desired</w:t>
    </w:r>
    <w:r>
      <w:rPr>
        <w:rFonts w:ascii="Arial" w:hAnsi="Arial" w:cs="Arial"/>
        <w:i/>
        <w:color w:val="F79646" w:themeColor="accent6"/>
        <w:sz w:val="20"/>
      </w:rPr>
      <w:t>, and this tool tip.</w:t>
    </w:r>
    <w:r w:rsidRPr="00AA6C65">
      <w:rPr>
        <w:rFonts w:ascii="Arial" w:hAnsi="Arial" w:cs="Arial"/>
        <w:i/>
        <w:color w:val="F79646" w:themeColor="accent6"/>
        <w:sz w:val="20"/>
      </w:rPr>
      <w:t>.&g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rPr>
        <w:rStyle w:val="Style3"/>
        <w:highlight w:val="yellow"/>
      </w:rPr>
      <w:alias w:val="Title"/>
      <w:tag w:val="Title"/>
      <w:id w:val="2069218084"/>
      <w:placeholder>
        <w:docPart w:val="ECBEB3C240D04B43AF62E4CAB8D7D8A2"/>
      </w:placeholder>
      <w:richText/>
    </w:sdtPr>
    <w:sdtEndPr>
      <w:rPr>
        <w:rStyle w:val="DefaultParagraphFont"/>
        <w:rFonts w:ascii="Times New Roman" w:hAnsi="Times New Roman"/>
        <w:b w:val="0"/>
        <w:color w:val="auto"/>
        <w:sz w:val="24"/>
      </w:rPr>
    </w:sdtEndPr>
    <w:sdtContent>
      <w:p w:rsidR="005F0A4B" w:rsidRPr="000C085C" w:rsidP="005F0A4B" w14:paraId="4E53D903" w14:textId="4AED3B7A">
        <w:pPr>
          <w:rPr>
            <w:rStyle w:val="Style3"/>
          </w:rPr>
        </w:pPr>
      </w:p>
      <w:p w:rsidR="000E7B68" w:rsidRPr="000C085C" w:rsidP="000E7B68" w14:paraId="7C5E0320" w14:textId="01B9320B">
        <w:pPr>
          <w:spacing w:line="276" w:lineRule="auto"/>
          <w:rPr>
            <w:rStyle w:val="Style3"/>
            <w:b w:val="0"/>
            <w:color w:val="auto"/>
            <w:sz w:val="24"/>
            <w:highlight w:val="yellow"/>
          </w:rPr>
        </w:pPr>
      </w:p>
    </w:sdtContent>
  </w:sdt>
  <w:p w:rsidR="007A47A5" w:rsidRPr="0015668B" w:rsidP="00FB01AB" w14:paraId="52F55B27" w14:textId="0DD8A2E1">
    <w:pPr>
      <w:rPr>
        <w:b/>
        <w:sz w:val="28"/>
        <w:szCs w:val="28"/>
      </w:rPr>
    </w:pPr>
    <w:sdt>
      <w:sdtPr>
        <w:rPr>
          <w:rFonts w:ascii="Arial Nova" w:hAnsi="Arial Nova"/>
          <w:b/>
          <w:bCs/>
          <w:color w:val="000000" w:themeColor="text1"/>
          <w:sz w:val="28"/>
        </w:rPr>
        <w:tag w:val="Classification"/>
        <w:id w:val="-842622281"/>
        <w:placeholder>
          <w:docPart w:val="F86B669833934500B39C2273DD5CAC13"/>
        </w:placeholder>
        <w:dropDownList w:lastValue="Extension:">
          <w:listItem w:value="Choose an item."/>
          <w:listItem w:value="New" w:displayText="New"/>
          <w:listItem w:value="Existing Collection in Use Without an OMB Control #" w:displayText="Existing Collection in Use Without an OMB Control #"/>
          <w:listItem w:value="Extension:" w:displayText="Extension:"/>
          <w:listItem w:value="Reinstatement:" w:displayText="Reinstatement:"/>
          <w:listItem w:value="Reinstatement With Change:" w:displayText="Reinstatement With Change:"/>
          <w:listItem w:value="Revision:" w:displayText="Revision:"/>
        </w:dropDownList>
      </w:sdtPr>
      <w:sdtContent>
        <w:r>
          <w:rPr>
            <w:rFonts w:ascii="Arial Nova" w:hAnsi="Arial Nova"/>
            <w:b/>
            <w:bCs/>
            <w:color w:val="000000" w:themeColor="text1"/>
            <w:sz w:val="28"/>
          </w:rPr>
          <w:t>Extension:</w:t>
        </w:r>
      </w:sdtContent>
    </w:sdt>
    <w:r w:rsidRPr="00F325A3" w:rsidR="008C7C77">
      <w:rPr>
        <w:rFonts w:ascii="Arial Nova" w:hAnsi="Arial Nova"/>
      </w:rPr>
      <w:t xml:space="preserve"> </w:t>
    </w:r>
    <w:r w:rsidR="00617F53">
      <w:rPr>
        <w:rFonts w:ascii="Arial Nova" w:hAnsi="Arial Nova"/>
      </w:rPr>
      <w:t>0920-1346</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A6C65" w:rsidRPr="00AA6C65" w:rsidP="00AA6C65" w14:paraId="22C80848" w14:textId="77777777">
    <w:pPr>
      <w:rPr>
        <w:rFonts w:ascii="Arial Nova" w:hAnsi="Arial Nova"/>
        <w:b/>
        <w:i/>
        <w:color w:val="F79646" w:themeColor="accent6"/>
      </w:rPr>
    </w:pPr>
  </w:p>
  <w:p w:rsidR="00B963A0" w:rsidRPr="00CB20E7" w:rsidP="00CB20E7" w14:paraId="6A56C9C6" w14:textId="4DDD6665">
    <w:pPr>
      <w:pStyle w:val="Header"/>
      <w:ind w:left="-810"/>
      <w:rPr>
        <w:color w:val="595959" w:themeColor="text1" w:themeTint="A6"/>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E503FD" w:rsidP="00E503FD" w14:paraId="135779EC" w14:textId="28C93D62">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53953C6E"/>
    <w:multiLevelType w:val="hybridMultilevel"/>
    <w:tmpl w:val="FCE69328"/>
    <w:lvl w:ilvl="0">
      <w:start w:val="0"/>
      <w:numFmt w:val="bullet"/>
      <w:lvlText w:val="-"/>
      <w:lvlJc w:val="left"/>
      <w:pPr>
        <w:ind w:left="720" w:hanging="360"/>
      </w:pPr>
      <w:rPr>
        <w:rFonts w:ascii="Times New Roman" w:eastAsia="Times New Roman" w:hAnsi="Times New Roman"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nsid w:val="70007FD2"/>
    <w:multiLevelType w:val="hybridMultilevel"/>
    <w:tmpl w:val="B72EFFE4"/>
    <w:lvl w:ilvl="0">
      <w:start w:val="0"/>
      <w:numFmt w:val="bullet"/>
      <w:lvlText w:val="-"/>
      <w:lvlJc w:val="left"/>
      <w:pPr>
        <w:ind w:left="720" w:hanging="360"/>
      </w:pPr>
      <w:rPr>
        <w:rFonts w:ascii="Arial Nova" w:eastAsia="Times New Roman" w:hAnsi="Arial Nova"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16cid:durableId="1825272812">
    <w:abstractNumId w:val="1"/>
  </w:num>
  <w:num w:numId="2" w16cid:durableId="222102525">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3630"/>
    <w:rsid w:val="00000A42"/>
    <w:rsid w:val="000033EF"/>
    <w:rsid w:val="000037D0"/>
    <w:rsid w:val="00004259"/>
    <w:rsid w:val="0000512E"/>
    <w:rsid w:val="00005189"/>
    <w:rsid w:val="000062B0"/>
    <w:rsid w:val="0000793A"/>
    <w:rsid w:val="0001151F"/>
    <w:rsid w:val="00013103"/>
    <w:rsid w:val="00017FAF"/>
    <w:rsid w:val="000209C4"/>
    <w:rsid w:val="00022E71"/>
    <w:rsid w:val="000237A2"/>
    <w:rsid w:val="00024725"/>
    <w:rsid w:val="000309E3"/>
    <w:rsid w:val="000319C8"/>
    <w:rsid w:val="000324D6"/>
    <w:rsid w:val="00033648"/>
    <w:rsid w:val="00033796"/>
    <w:rsid w:val="00040A1B"/>
    <w:rsid w:val="00040B8C"/>
    <w:rsid w:val="000433C4"/>
    <w:rsid w:val="00044E54"/>
    <w:rsid w:val="00045A69"/>
    <w:rsid w:val="00046505"/>
    <w:rsid w:val="000501C2"/>
    <w:rsid w:val="00050767"/>
    <w:rsid w:val="000512F8"/>
    <w:rsid w:val="000522B5"/>
    <w:rsid w:val="000530D1"/>
    <w:rsid w:val="00053E32"/>
    <w:rsid w:val="000579E1"/>
    <w:rsid w:val="00060FCF"/>
    <w:rsid w:val="00061DA8"/>
    <w:rsid w:val="00064195"/>
    <w:rsid w:val="0006499B"/>
    <w:rsid w:val="00065A2F"/>
    <w:rsid w:val="000664E6"/>
    <w:rsid w:val="00066C84"/>
    <w:rsid w:val="00070107"/>
    <w:rsid w:val="000725F2"/>
    <w:rsid w:val="00072862"/>
    <w:rsid w:val="0007590D"/>
    <w:rsid w:val="0007619B"/>
    <w:rsid w:val="000766C9"/>
    <w:rsid w:val="00076E31"/>
    <w:rsid w:val="00080332"/>
    <w:rsid w:val="0008145F"/>
    <w:rsid w:val="00081AE9"/>
    <w:rsid w:val="00081EEB"/>
    <w:rsid w:val="00082B16"/>
    <w:rsid w:val="000854EA"/>
    <w:rsid w:val="000909FC"/>
    <w:rsid w:val="00092684"/>
    <w:rsid w:val="000946D5"/>
    <w:rsid w:val="00095E18"/>
    <w:rsid w:val="00096C70"/>
    <w:rsid w:val="000A08FD"/>
    <w:rsid w:val="000A3F81"/>
    <w:rsid w:val="000A65C9"/>
    <w:rsid w:val="000A6B50"/>
    <w:rsid w:val="000B0295"/>
    <w:rsid w:val="000B0852"/>
    <w:rsid w:val="000B094E"/>
    <w:rsid w:val="000B09C8"/>
    <w:rsid w:val="000B16A4"/>
    <w:rsid w:val="000B2045"/>
    <w:rsid w:val="000B2641"/>
    <w:rsid w:val="000B3851"/>
    <w:rsid w:val="000B3999"/>
    <w:rsid w:val="000B58C3"/>
    <w:rsid w:val="000B70DD"/>
    <w:rsid w:val="000C085C"/>
    <w:rsid w:val="000C132A"/>
    <w:rsid w:val="000C1F14"/>
    <w:rsid w:val="000C285F"/>
    <w:rsid w:val="000C51C2"/>
    <w:rsid w:val="000C5919"/>
    <w:rsid w:val="000C5E44"/>
    <w:rsid w:val="000C619C"/>
    <w:rsid w:val="000C6D0F"/>
    <w:rsid w:val="000C7912"/>
    <w:rsid w:val="000D1673"/>
    <w:rsid w:val="000D194D"/>
    <w:rsid w:val="000D2195"/>
    <w:rsid w:val="000D7EF9"/>
    <w:rsid w:val="000E2E84"/>
    <w:rsid w:val="000E4798"/>
    <w:rsid w:val="000E5540"/>
    <w:rsid w:val="000E576B"/>
    <w:rsid w:val="000E6748"/>
    <w:rsid w:val="000E7395"/>
    <w:rsid w:val="000E7B68"/>
    <w:rsid w:val="000F0603"/>
    <w:rsid w:val="000F06E9"/>
    <w:rsid w:val="000F0DCE"/>
    <w:rsid w:val="000F1078"/>
    <w:rsid w:val="000F1F30"/>
    <w:rsid w:val="000F244F"/>
    <w:rsid w:val="000F2885"/>
    <w:rsid w:val="000F2DB9"/>
    <w:rsid w:val="000F3623"/>
    <w:rsid w:val="000F4F1C"/>
    <w:rsid w:val="000F6F87"/>
    <w:rsid w:val="000F7EEF"/>
    <w:rsid w:val="0010150C"/>
    <w:rsid w:val="00102B48"/>
    <w:rsid w:val="00105229"/>
    <w:rsid w:val="0011180A"/>
    <w:rsid w:val="00112FD5"/>
    <w:rsid w:val="00114387"/>
    <w:rsid w:val="001148F6"/>
    <w:rsid w:val="001148FC"/>
    <w:rsid w:val="00114FD4"/>
    <w:rsid w:val="001153F8"/>
    <w:rsid w:val="0011553A"/>
    <w:rsid w:val="00115816"/>
    <w:rsid w:val="00115E34"/>
    <w:rsid w:val="00121138"/>
    <w:rsid w:val="00121838"/>
    <w:rsid w:val="00121CC6"/>
    <w:rsid w:val="00122E6C"/>
    <w:rsid w:val="001242B8"/>
    <w:rsid w:val="00125761"/>
    <w:rsid w:val="00126574"/>
    <w:rsid w:val="001313E9"/>
    <w:rsid w:val="00132652"/>
    <w:rsid w:val="0013354D"/>
    <w:rsid w:val="00134607"/>
    <w:rsid w:val="00143AB2"/>
    <w:rsid w:val="00144DE3"/>
    <w:rsid w:val="001470A0"/>
    <w:rsid w:val="00147EB9"/>
    <w:rsid w:val="00147F1A"/>
    <w:rsid w:val="00150710"/>
    <w:rsid w:val="00151981"/>
    <w:rsid w:val="001531DE"/>
    <w:rsid w:val="00153475"/>
    <w:rsid w:val="001538D4"/>
    <w:rsid w:val="0015439F"/>
    <w:rsid w:val="00155038"/>
    <w:rsid w:val="0015668B"/>
    <w:rsid w:val="0015783D"/>
    <w:rsid w:val="001616EB"/>
    <w:rsid w:val="00162473"/>
    <w:rsid w:val="00164C6F"/>
    <w:rsid w:val="001657F2"/>
    <w:rsid w:val="00165ECD"/>
    <w:rsid w:val="001671C5"/>
    <w:rsid w:val="001673E8"/>
    <w:rsid w:val="00167D2E"/>
    <w:rsid w:val="00170DEF"/>
    <w:rsid w:val="00170E23"/>
    <w:rsid w:val="0017104A"/>
    <w:rsid w:val="001724E5"/>
    <w:rsid w:val="00173254"/>
    <w:rsid w:val="001738AE"/>
    <w:rsid w:val="00175229"/>
    <w:rsid w:val="00175487"/>
    <w:rsid w:val="00176999"/>
    <w:rsid w:val="00176F65"/>
    <w:rsid w:val="00180BEC"/>
    <w:rsid w:val="00180FCF"/>
    <w:rsid w:val="001813F6"/>
    <w:rsid w:val="00182BDA"/>
    <w:rsid w:val="00182DF6"/>
    <w:rsid w:val="001878A2"/>
    <w:rsid w:val="001904B6"/>
    <w:rsid w:val="0019297B"/>
    <w:rsid w:val="00192CEC"/>
    <w:rsid w:val="001931EB"/>
    <w:rsid w:val="00193E62"/>
    <w:rsid w:val="00193EC8"/>
    <w:rsid w:val="00196C0B"/>
    <w:rsid w:val="00196E50"/>
    <w:rsid w:val="001A11C3"/>
    <w:rsid w:val="001A189A"/>
    <w:rsid w:val="001A1A87"/>
    <w:rsid w:val="001A1FA4"/>
    <w:rsid w:val="001A2BBF"/>
    <w:rsid w:val="001A4B39"/>
    <w:rsid w:val="001A4C40"/>
    <w:rsid w:val="001A5DAC"/>
    <w:rsid w:val="001A68E9"/>
    <w:rsid w:val="001A7079"/>
    <w:rsid w:val="001A7AA6"/>
    <w:rsid w:val="001B005D"/>
    <w:rsid w:val="001B0389"/>
    <w:rsid w:val="001B133D"/>
    <w:rsid w:val="001B1AA5"/>
    <w:rsid w:val="001B2987"/>
    <w:rsid w:val="001B2B26"/>
    <w:rsid w:val="001B2F80"/>
    <w:rsid w:val="001B4405"/>
    <w:rsid w:val="001B5844"/>
    <w:rsid w:val="001B6897"/>
    <w:rsid w:val="001B6AD7"/>
    <w:rsid w:val="001B6FBB"/>
    <w:rsid w:val="001C1DDB"/>
    <w:rsid w:val="001C1E51"/>
    <w:rsid w:val="001C32C4"/>
    <w:rsid w:val="001C3B28"/>
    <w:rsid w:val="001C555B"/>
    <w:rsid w:val="001C5962"/>
    <w:rsid w:val="001C62E4"/>
    <w:rsid w:val="001C6A40"/>
    <w:rsid w:val="001C77B5"/>
    <w:rsid w:val="001C7A1A"/>
    <w:rsid w:val="001D00B3"/>
    <w:rsid w:val="001D04E0"/>
    <w:rsid w:val="001D1A2C"/>
    <w:rsid w:val="001D209E"/>
    <w:rsid w:val="001D2B91"/>
    <w:rsid w:val="001D2ED8"/>
    <w:rsid w:val="001D30C6"/>
    <w:rsid w:val="001D4A3E"/>
    <w:rsid w:val="001D6FC8"/>
    <w:rsid w:val="001E0844"/>
    <w:rsid w:val="001E6905"/>
    <w:rsid w:val="001E6ECA"/>
    <w:rsid w:val="001E701A"/>
    <w:rsid w:val="001E73EB"/>
    <w:rsid w:val="001F0EC4"/>
    <w:rsid w:val="001F1EEB"/>
    <w:rsid w:val="001F2EF5"/>
    <w:rsid w:val="001F33BD"/>
    <w:rsid w:val="001F360D"/>
    <w:rsid w:val="001F376D"/>
    <w:rsid w:val="001F3A02"/>
    <w:rsid w:val="001F480C"/>
    <w:rsid w:val="001F5EF6"/>
    <w:rsid w:val="00201A49"/>
    <w:rsid w:val="0020465C"/>
    <w:rsid w:val="002056A0"/>
    <w:rsid w:val="00206DA3"/>
    <w:rsid w:val="00207A38"/>
    <w:rsid w:val="00207B4E"/>
    <w:rsid w:val="002114F2"/>
    <w:rsid w:val="00211B96"/>
    <w:rsid w:val="00213ADD"/>
    <w:rsid w:val="002154C4"/>
    <w:rsid w:val="00217EEA"/>
    <w:rsid w:val="002279EB"/>
    <w:rsid w:val="002301FE"/>
    <w:rsid w:val="00232AB4"/>
    <w:rsid w:val="00233784"/>
    <w:rsid w:val="002337E9"/>
    <w:rsid w:val="002348A3"/>
    <w:rsid w:val="00235238"/>
    <w:rsid w:val="00235357"/>
    <w:rsid w:val="0023775C"/>
    <w:rsid w:val="00243F50"/>
    <w:rsid w:val="002446F7"/>
    <w:rsid w:val="00245E33"/>
    <w:rsid w:val="002472C8"/>
    <w:rsid w:val="00251480"/>
    <w:rsid w:val="002527E9"/>
    <w:rsid w:val="0025332B"/>
    <w:rsid w:val="00253630"/>
    <w:rsid w:val="0025458C"/>
    <w:rsid w:val="00254BD2"/>
    <w:rsid w:val="00255804"/>
    <w:rsid w:val="00256A23"/>
    <w:rsid w:val="00257423"/>
    <w:rsid w:val="002616D0"/>
    <w:rsid w:val="00262BB5"/>
    <w:rsid w:val="00262C62"/>
    <w:rsid w:val="00262F82"/>
    <w:rsid w:val="00264B7B"/>
    <w:rsid w:val="00266036"/>
    <w:rsid w:val="00270A99"/>
    <w:rsid w:val="00274637"/>
    <w:rsid w:val="0027486C"/>
    <w:rsid w:val="002751C6"/>
    <w:rsid w:val="0027592C"/>
    <w:rsid w:val="002759B6"/>
    <w:rsid w:val="002775E1"/>
    <w:rsid w:val="00277689"/>
    <w:rsid w:val="00280644"/>
    <w:rsid w:val="002811F8"/>
    <w:rsid w:val="002815D9"/>
    <w:rsid w:val="00283710"/>
    <w:rsid w:val="0028430A"/>
    <w:rsid w:val="00284424"/>
    <w:rsid w:val="002848A3"/>
    <w:rsid w:val="00286F22"/>
    <w:rsid w:val="00290C22"/>
    <w:rsid w:val="00292CB3"/>
    <w:rsid w:val="00292DA5"/>
    <w:rsid w:val="002953D1"/>
    <w:rsid w:val="00296953"/>
    <w:rsid w:val="002A17E0"/>
    <w:rsid w:val="002A27C7"/>
    <w:rsid w:val="002A49BA"/>
    <w:rsid w:val="002A6CEE"/>
    <w:rsid w:val="002B0FAD"/>
    <w:rsid w:val="002B1A07"/>
    <w:rsid w:val="002B21B1"/>
    <w:rsid w:val="002B2CAA"/>
    <w:rsid w:val="002B7EE8"/>
    <w:rsid w:val="002C209D"/>
    <w:rsid w:val="002C535D"/>
    <w:rsid w:val="002C63D3"/>
    <w:rsid w:val="002C7AA6"/>
    <w:rsid w:val="002D229F"/>
    <w:rsid w:val="002D376A"/>
    <w:rsid w:val="002D4E3F"/>
    <w:rsid w:val="002D57D1"/>
    <w:rsid w:val="002D6547"/>
    <w:rsid w:val="002D7CA9"/>
    <w:rsid w:val="002E23A6"/>
    <w:rsid w:val="002E2846"/>
    <w:rsid w:val="002E4650"/>
    <w:rsid w:val="002E526C"/>
    <w:rsid w:val="002E6805"/>
    <w:rsid w:val="002E7947"/>
    <w:rsid w:val="002E7982"/>
    <w:rsid w:val="002F1D85"/>
    <w:rsid w:val="00300142"/>
    <w:rsid w:val="00301626"/>
    <w:rsid w:val="00301725"/>
    <w:rsid w:val="00301898"/>
    <w:rsid w:val="00302530"/>
    <w:rsid w:val="00304671"/>
    <w:rsid w:val="00306010"/>
    <w:rsid w:val="0030618A"/>
    <w:rsid w:val="003065A4"/>
    <w:rsid w:val="00307367"/>
    <w:rsid w:val="00310F15"/>
    <w:rsid w:val="00311476"/>
    <w:rsid w:val="00312A01"/>
    <w:rsid w:val="00313B45"/>
    <w:rsid w:val="0031613B"/>
    <w:rsid w:val="00316168"/>
    <w:rsid w:val="003161A1"/>
    <w:rsid w:val="00317DB7"/>
    <w:rsid w:val="00320835"/>
    <w:rsid w:val="00320905"/>
    <w:rsid w:val="00321CAE"/>
    <w:rsid w:val="00321F49"/>
    <w:rsid w:val="003235EF"/>
    <w:rsid w:val="00325DF6"/>
    <w:rsid w:val="00325F15"/>
    <w:rsid w:val="00326F66"/>
    <w:rsid w:val="0032763D"/>
    <w:rsid w:val="00327E3E"/>
    <w:rsid w:val="00331769"/>
    <w:rsid w:val="00333B64"/>
    <w:rsid w:val="00334D22"/>
    <w:rsid w:val="00335F87"/>
    <w:rsid w:val="003366D9"/>
    <w:rsid w:val="00336B28"/>
    <w:rsid w:val="0033790F"/>
    <w:rsid w:val="0034061F"/>
    <w:rsid w:val="00340723"/>
    <w:rsid w:val="00341165"/>
    <w:rsid w:val="00342BF5"/>
    <w:rsid w:val="003436CA"/>
    <w:rsid w:val="00344185"/>
    <w:rsid w:val="003441DD"/>
    <w:rsid w:val="00345100"/>
    <w:rsid w:val="003472E6"/>
    <w:rsid w:val="00347663"/>
    <w:rsid w:val="0034797C"/>
    <w:rsid w:val="0035065E"/>
    <w:rsid w:val="00350ADE"/>
    <w:rsid w:val="00352574"/>
    <w:rsid w:val="0035505A"/>
    <w:rsid w:val="00355865"/>
    <w:rsid w:val="003572FC"/>
    <w:rsid w:val="00360DA1"/>
    <w:rsid w:val="00361013"/>
    <w:rsid w:val="00361615"/>
    <w:rsid w:val="00361E36"/>
    <w:rsid w:val="003635DF"/>
    <w:rsid w:val="00363770"/>
    <w:rsid w:val="00363C73"/>
    <w:rsid w:val="0036467C"/>
    <w:rsid w:val="00364798"/>
    <w:rsid w:val="00364D24"/>
    <w:rsid w:val="00364DA9"/>
    <w:rsid w:val="003663B2"/>
    <w:rsid w:val="003669B7"/>
    <w:rsid w:val="00366A62"/>
    <w:rsid w:val="00367A1D"/>
    <w:rsid w:val="00367DDB"/>
    <w:rsid w:val="00370412"/>
    <w:rsid w:val="003707A5"/>
    <w:rsid w:val="0037137B"/>
    <w:rsid w:val="003728DD"/>
    <w:rsid w:val="00373659"/>
    <w:rsid w:val="00373A48"/>
    <w:rsid w:val="003746F6"/>
    <w:rsid w:val="00375807"/>
    <w:rsid w:val="00375AE4"/>
    <w:rsid w:val="00376B95"/>
    <w:rsid w:val="00376DE3"/>
    <w:rsid w:val="0038134A"/>
    <w:rsid w:val="003813E3"/>
    <w:rsid w:val="00382D3D"/>
    <w:rsid w:val="00383011"/>
    <w:rsid w:val="00383590"/>
    <w:rsid w:val="00385744"/>
    <w:rsid w:val="0038577C"/>
    <w:rsid w:val="0038779C"/>
    <w:rsid w:val="00387A30"/>
    <w:rsid w:val="00391AE3"/>
    <w:rsid w:val="003924F9"/>
    <w:rsid w:val="00392AB1"/>
    <w:rsid w:val="003930F8"/>
    <w:rsid w:val="0039359F"/>
    <w:rsid w:val="00394A6F"/>
    <w:rsid w:val="0039597F"/>
    <w:rsid w:val="00396342"/>
    <w:rsid w:val="003963B5"/>
    <w:rsid w:val="00397C80"/>
    <w:rsid w:val="003A08BD"/>
    <w:rsid w:val="003A0E0A"/>
    <w:rsid w:val="003A1FC1"/>
    <w:rsid w:val="003A3EFA"/>
    <w:rsid w:val="003A463D"/>
    <w:rsid w:val="003A4D3B"/>
    <w:rsid w:val="003B0DA8"/>
    <w:rsid w:val="003B1BF5"/>
    <w:rsid w:val="003B3C0D"/>
    <w:rsid w:val="003B6AAC"/>
    <w:rsid w:val="003C0E51"/>
    <w:rsid w:val="003C1B31"/>
    <w:rsid w:val="003C1B60"/>
    <w:rsid w:val="003C2D8A"/>
    <w:rsid w:val="003C3A75"/>
    <w:rsid w:val="003C3F78"/>
    <w:rsid w:val="003C4408"/>
    <w:rsid w:val="003C49EF"/>
    <w:rsid w:val="003C52D0"/>
    <w:rsid w:val="003C52E7"/>
    <w:rsid w:val="003C54A8"/>
    <w:rsid w:val="003C7103"/>
    <w:rsid w:val="003C7DA8"/>
    <w:rsid w:val="003C7FFA"/>
    <w:rsid w:val="003D002F"/>
    <w:rsid w:val="003D5BDC"/>
    <w:rsid w:val="003D7006"/>
    <w:rsid w:val="003D71A3"/>
    <w:rsid w:val="003D7B02"/>
    <w:rsid w:val="003E1D37"/>
    <w:rsid w:val="003E5A17"/>
    <w:rsid w:val="003E7199"/>
    <w:rsid w:val="003F02E5"/>
    <w:rsid w:val="003F06AB"/>
    <w:rsid w:val="003F22D7"/>
    <w:rsid w:val="003F2AE3"/>
    <w:rsid w:val="003F2F29"/>
    <w:rsid w:val="003F3496"/>
    <w:rsid w:val="003F37D0"/>
    <w:rsid w:val="003F5C4E"/>
    <w:rsid w:val="003F74D5"/>
    <w:rsid w:val="00403D6E"/>
    <w:rsid w:val="00406357"/>
    <w:rsid w:val="004071DC"/>
    <w:rsid w:val="0040756C"/>
    <w:rsid w:val="004115EE"/>
    <w:rsid w:val="00416413"/>
    <w:rsid w:val="0041655E"/>
    <w:rsid w:val="004201F7"/>
    <w:rsid w:val="004220F8"/>
    <w:rsid w:val="004225DA"/>
    <w:rsid w:val="0042260D"/>
    <w:rsid w:val="004239B5"/>
    <w:rsid w:val="00423C9A"/>
    <w:rsid w:val="00424A1E"/>
    <w:rsid w:val="00424C3D"/>
    <w:rsid w:val="00425600"/>
    <w:rsid w:val="0042620F"/>
    <w:rsid w:val="00426C96"/>
    <w:rsid w:val="00426D57"/>
    <w:rsid w:val="00427E22"/>
    <w:rsid w:val="00430724"/>
    <w:rsid w:val="004309BB"/>
    <w:rsid w:val="004315A8"/>
    <w:rsid w:val="004330A4"/>
    <w:rsid w:val="004335AA"/>
    <w:rsid w:val="004335BE"/>
    <w:rsid w:val="00434F30"/>
    <w:rsid w:val="004350F7"/>
    <w:rsid w:val="00435FFF"/>
    <w:rsid w:val="00440589"/>
    <w:rsid w:val="0044133C"/>
    <w:rsid w:val="00443B4D"/>
    <w:rsid w:val="00444D6D"/>
    <w:rsid w:val="0044512B"/>
    <w:rsid w:val="00445781"/>
    <w:rsid w:val="0045043E"/>
    <w:rsid w:val="004506E7"/>
    <w:rsid w:val="0045102E"/>
    <w:rsid w:val="00451AF1"/>
    <w:rsid w:val="00451EAF"/>
    <w:rsid w:val="00452332"/>
    <w:rsid w:val="00452535"/>
    <w:rsid w:val="00452B5A"/>
    <w:rsid w:val="00452D93"/>
    <w:rsid w:val="00452F2E"/>
    <w:rsid w:val="0045375E"/>
    <w:rsid w:val="0045770B"/>
    <w:rsid w:val="00460BAE"/>
    <w:rsid w:val="00462041"/>
    <w:rsid w:val="00462DB7"/>
    <w:rsid w:val="00463D95"/>
    <w:rsid w:val="00465615"/>
    <w:rsid w:val="00465D0A"/>
    <w:rsid w:val="00466835"/>
    <w:rsid w:val="00467A41"/>
    <w:rsid w:val="004703F2"/>
    <w:rsid w:val="0047173A"/>
    <w:rsid w:val="004737F1"/>
    <w:rsid w:val="00474382"/>
    <w:rsid w:val="00474C19"/>
    <w:rsid w:val="00475326"/>
    <w:rsid w:val="004754DE"/>
    <w:rsid w:val="00475659"/>
    <w:rsid w:val="0047616C"/>
    <w:rsid w:val="00477D3F"/>
    <w:rsid w:val="0048677E"/>
    <w:rsid w:val="004902E1"/>
    <w:rsid w:val="00490900"/>
    <w:rsid w:val="00491AC5"/>
    <w:rsid w:val="00492376"/>
    <w:rsid w:val="00492C06"/>
    <w:rsid w:val="00494576"/>
    <w:rsid w:val="004952AF"/>
    <w:rsid w:val="00495599"/>
    <w:rsid w:val="00495E4F"/>
    <w:rsid w:val="004967F3"/>
    <w:rsid w:val="00496EBD"/>
    <w:rsid w:val="00497B6A"/>
    <w:rsid w:val="004A2A37"/>
    <w:rsid w:val="004A3677"/>
    <w:rsid w:val="004A4045"/>
    <w:rsid w:val="004A484D"/>
    <w:rsid w:val="004A5144"/>
    <w:rsid w:val="004A7D6D"/>
    <w:rsid w:val="004B06EB"/>
    <w:rsid w:val="004B126A"/>
    <w:rsid w:val="004B1B4C"/>
    <w:rsid w:val="004B20AE"/>
    <w:rsid w:val="004B387A"/>
    <w:rsid w:val="004B3B6B"/>
    <w:rsid w:val="004B4A98"/>
    <w:rsid w:val="004B5F61"/>
    <w:rsid w:val="004C073B"/>
    <w:rsid w:val="004C075C"/>
    <w:rsid w:val="004C2E97"/>
    <w:rsid w:val="004C322E"/>
    <w:rsid w:val="004C6013"/>
    <w:rsid w:val="004C6383"/>
    <w:rsid w:val="004D0ECC"/>
    <w:rsid w:val="004D164E"/>
    <w:rsid w:val="004D1A3D"/>
    <w:rsid w:val="004D2605"/>
    <w:rsid w:val="004D4ECD"/>
    <w:rsid w:val="004D6D1D"/>
    <w:rsid w:val="004E0A58"/>
    <w:rsid w:val="004E1EEE"/>
    <w:rsid w:val="004E2DDF"/>
    <w:rsid w:val="004E3B22"/>
    <w:rsid w:val="004E48CA"/>
    <w:rsid w:val="004E5EBF"/>
    <w:rsid w:val="004F0345"/>
    <w:rsid w:val="004F6931"/>
    <w:rsid w:val="00501096"/>
    <w:rsid w:val="00501761"/>
    <w:rsid w:val="00501CE6"/>
    <w:rsid w:val="0050258A"/>
    <w:rsid w:val="00502878"/>
    <w:rsid w:val="00502B83"/>
    <w:rsid w:val="00502F80"/>
    <w:rsid w:val="00502FF7"/>
    <w:rsid w:val="00504809"/>
    <w:rsid w:val="00504B70"/>
    <w:rsid w:val="00504DC3"/>
    <w:rsid w:val="00505368"/>
    <w:rsid w:val="00506371"/>
    <w:rsid w:val="00506AEB"/>
    <w:rsid w:val="00506F5B"/>
    <w:rsid w:val="005100B4"/>
    <w:rsid w:val="00510394"/>
    <w:rsid w:val="0051264D"/>
    <w:rsid w:val="00512B2C"/>
    <w:rsid w:val="005132CE"/>
    <w:rsid w:val="00513319"/>
    <w:rsid w:val="00515847"/>
    <w:rsid w:val="005162E0"/>
    <w:rsid w:val="00517D13"/>
    <w:rsid w:val="00520156"/>
    <w:rsid w:val="00520DDE"/>
    <w:rsid w:val="005234CB"/>
    <w:rsid w:val="00523EEC"/>
    <w:rsid w:val="0052413D"/>
    <w:rsid w:val="005245AD"/>
    <w:rsid w:val="00524752"/>
    <w:rsid w:val="005252D8"/>
    <w:rsid w:val="00525B26"/>
    <w:rsid w:val="005264A1"/>
    <w:rsid w:val="005265E0"/>
    <w:rsid w:val="005303CC"/>
    <w:rsid w:val="005308BB"/>
    <w:rsid w:val="00531775"/>
    <w:rsid w:val="005318A2"/>
    <w:rsid w:val="005322EE"/>
    <w:rsid w:val="00532FED"/>
    <w:rsid w:val="00533E83"/>
    <w:rsid w:val="005344EB"/>
    <w:rsid w:val="00534B01"/>
    <w:rsid w:val="005356A8"/>
    <w:rsid w:val="005356CB"/>
    <w:rsid w:val="00535704"/>
    <w:rsid w:val="005357F7"/>
    <w:rsid w:val="0053616A"/>
    <w:rsid w:val="00536C6F"/>
    <w:rsid w:val="0054179B"/>
    <w:rsid w:val="00542A30"/>
    <w:rsid w:val="0054328E"/>
    <w:rsid w:val="005464DB"/>
    <w:rsid w:val="005512D2"/>
    <w:rsid w:val="00552D1A"/>
    <w:rsid w:val="005554CD"/>
    <w:rsid w:val="0056050D"/>
    <w:rsid w:val="005614B5"/>
    <w:rsid w:val="00562F89"/>
    <w:rsid w:val="0056314D"/>
    <w:rsid w:val="00563FF7"/>
    <w:rsid w:val="00564ADE"/>
    <w:rsid w:val="005653A6"/>
    <w:rsid w:val="005655BB"/>
    <w:rsid w:val="005679DE"/>
    <w:rsid w:val="00570BEF"/>
    <w:rsid w:val="005725A0"/>
    <w:rsid w:val="00572F44"/>
    <w:rsid w:val="0057301E"/>
    <w:rsid w:val="00573C0B"/>
    <w:rsid w:val="00574182"/>
    <w:rsid w:val="00575122"/>
    <w:rsid w:val="00575FAA"/>
    <w:rsid w:val="005764B6"/>
    <w:rsid w:val="00582B40"/>
    <w:rsid w:val="00586723"/>
    <w:rsid w:val="005867E3"/>
    <w:rsid w:val="00586FB1"/>
    <w:rsid w:val="00587482"/>
    <w:rsid w:val="00587E22"/>
    <w:rsid w:val="00590B93"/>
    <w:rsid w:val="00590E72"/>
    <w:rsid w:val="0059143A"/>
    <w:rsid w:val="0059213B"/>
    <w:rsid w:val="00592EE0"/>
    <w:rsid w:val="00592FCD"/>
    <w:rsid w:val="0059395A"/>
    <w:rsid w:val="00593A47"/>
    <w:rsid w:val="00595229"/>
    <w:rsid w:val="0059571E"/>
    <w:rsid w:val="00595B87"/>
    <w:rsid w:val="0059635F"/>
    <w:rsid w:val="00596DAE"/>
    <w:rsid w:val="0059774C"/>
    <w:rsid w:val="005A1524"/>
    <w:rsid w:val="005A238A"/>
    <w:rsid w:val="005A6E22"/>
    <w:rsid w:val="005B02FD"/>
    <w:rsid w:val="005B0735"/>
    <w:rsid w:val="005B0824"/>
    <w:rsid w:val="005B153F"/>
    <w:rsid w:val="005B204D"/>
    <w:rsid w:val="005B2CEB"/>
    <w:rsid w:val="005B3C44"/>
    <w:rsid w:val="005B557A"/>
    <w:rsid w:val="005B6E0D"/>
    <w:rsid w:val="005B7342"/>
    <w:rsid w:val="005C0835"/>
    <w:rsid w:val="005C113F"/>
    <w:rsid w:val="005C2E09"/>
    <w:rsid w:val="005C3BAC"/>
    <w:rsid w:val="005C429C"/>
    <w:rsid w:val="005C4EB9"/>
    <w:rsid w:val="005C5D90"/>
    <w:rsid w:val="005C5E74"/>
    <w:rsid w:val="005C6E5C"/>
    <w:rsid w:val="005C7F68"/>
    <w:rsid w:val="005D0688"/>
    <w:rsid w:val="005D12BA"/>
    <w:rsid w:val="005D1CA3"/>
    <w:rsid w:val="005D44FA"/>
    <w:rsid w:val="005D76B6"/>
    <w:rsid w:val="005E092E"/>
    <w:rsid w:val="005E15B3"/>
    <w:rsid w:val="005E1760"/>
    <w:rsid w:val="005E2EB1"/>
    <w:rsid w:val="005E3B44"/>
    <w:rsid w:val="005E46C6"/>
    <w:rsid w:val="005E53D4"/>
    <w:rsid w:val="005E5A6F"/>
    <w:rsid w:val="005E5D77"/>
    <w:rsid w:val="005E5EB3"/>
    <w:rsid w:val="005E71D9"/>
    <w:rsid w:val="005E72D3"/>
    <w:rsid w:val="005F0118"/>
    <w:rsid w:val="005F0A4B"/>
    <w:rsid w:val="005F42B2"/>
    <w:rsid w:val="005F59E3"/>
    <w:rsid w:val="005F6A3C"/>
    <w:rsid w:val="00600721"/>
    <w:rsid w:val="00600CE2"/>
    <w:rsid w:val="00601A7C"/>
    <w:rsid w:val="00602338"/>
    <w:rsid w:val="00602496"/>
    <w:rsid w:val="00607423"/>
    <w:rsid w:val="00607A3C"/>
    <w:rsid w:val="00607F5E"/>
    <w:rsid w:val="006113BF"/>
    <w:rsid w:val="00611BE9"/>
    <w:rsid w:val="00611F0E"/>
    <w:rsid w:val="00612564"/>
    <w:rsid w:val="00612C88"/>
    <w:rsid w:val="00616165"/>
    <w:rsid w:val="0061738C"/>
    <w:rsid w:val="00617C01"/>
    <w:rsid w:val="00617F53"/>
    <w:rsid w:val="00621035"/>
    <w:rsid w:val="006229F4"/>
    <w:rsid w:val="00622A90"/>
    <w:rsid w:val="00622D0A"/>
    <w:rsid w:val="00623673"/>
    <w:rsid w:val="00623B89"/>
    <w:rsid w:val="0062414D"/>
    <w:rsid w:val="006244AE"/>
    <w:rsid w:val="00625969"/>
    <w:rsid w:val="0063115C"/>
    <w:rsid w:val="006321AE"/>
    <w:rsid w:val="0063273E"/>
    <w:rsid w:val="00633256"/>
    <w:rsid w:val="00633D93"/>
    <w:rsid w:val="00635DFC"/>
    <w:rsid w:val="0063657F"/>
    <w:rsid w:val="00636837"/>
    <w:rsid w:val="00637791"/>
    <w:rsid w:val="00641327"/>
    <w:rsid w:val="006424E2"/>
    <w:rsid w:val="0064336E"/>
    <w:rsid w:val="006467B3"/>
    <w:rsid w:val="0064724F"/>
    <w:rsid w:val="00647E10"/>
    <w:rsid w:val="0065226A"/>
    <w:rsid w:val="00652FCF"/>
    <w:rsid w:val="006530C9"/>
    <w:rsid w:val="006568FB"/>
    <w:rsid w:val="00660353"/>
    <w:rsid w:val="006605E1"/>
    <w:rsid w:val="00661110"/>
    <w:rsid w:val="00664CB6"/>
    <w:rsid w:val="00666384"/>
    <w:rsid w:val="00671208"/>
    <w:rsid w:val="00672889"/>
    <w:rsid w:val="00672B9C"/>
    <w:rsid w:val="0067390D"/>
    <w:rsid w:val="00674C79"/>
    <w:rsid w:val="00676065"/>
    <w:rsid w:val="00681915"/>
    <w:rsid w:val="00681EDB"/>
    <w:rsid w:val="00682C5B"/>
    <w:rsid w:val="00684213"/>
    <w:rsid w:val="00684904"/>
    <w:rsid w:val="00684B49"/>
    <w:rsid w:val="006857CD"/>
    <w:rsid w:val="00685F63"/>
    <w:rsid w:val="006925DC"/>
    <w:rsid w:val="0069422D"/>
    <w:rsid w:val="00696914"/>
    <w:rsid w:val="00697826"/>
    <w:rsid w:val="006A00FC"/>
    <w:rsid w:val="006A126A"/>
    <w:rsid w:val="006A1435"/>
    <w:rsid w:val="006A35D1"/>
    <w:rsid w:val="006A56DD"/>
    <w:rsid w:val="006A5F6A"/>
    <w:rsid w:val="006A642F"/>
    <w:rsid w:val="006B0943"/>
    <w:rsid w:val="006B13F1"/>
    <w:rsid w:val="006B37A5"/>
    <w:rsid w:val="006B4D41"/>
    <w:rsid w:val="006B53EA"/>
    <w:rsid w:val="006B5B13"/>
    <w:rsid w:val="006B6C77"/>
    <w:rsid w:val="006C198F"/>
    <w:rsid w:val="006C1B41"/>
    <w:rsid w:val="006C4150"/>
    <w:rsid w:val="006D0623"/>
    <w:rsid w:val="006D0630"/>
    <w:rsid w:val="006D0632"/>
    <w:rsid w:val="006D07A7"/>
    <w:rsid w:val="006D2398"/>
    <w:rsid w:val="006D2E8D"/>
    <w:rsid w:val="006D4CEA"/>
    <w:rsid w:val="006D5195"/>
    <w:rsid w:val="006D546F"/>
    <w:rsid w:val="006D5856"/>
    <w:rsid w:val="006D74AB"/>
    <w:rsid w:val="006E0289"/>
    <w:rsid w:val="006E0A41"/>
    <w:rsid w:val="006E3A24"/>
    <w:rsid w:val="006E3AC5"/>
    <w:rsid w:val="006E4357"/>
    <w:rsid w:val="006E6105"/>
    <w:rsid w:val="006E69B1"/>
    <w:rsid w:val="006E6EBA"/>
    <w:rsid w:val="006E731C"/>
    <w:rsid w:val="006E738E"/>
    <w:rsid w:val="006F1D28"/>
    <w:rsid w:val="006F604B"/>
    <w:rsid w:val="006F686D"/>
    <w:rsid w:val="006F73E6"/>
    <w:rsid w:val="00703126"/>
    <w:rsid w:val="00705BCE"/>
    <w:rsid w:val="007061DA"/>
    <w:rsid w:val="007062FE"/>
    <w:rsid w:val="0070677F"/>
    <w:rsid w:val="00706B50"/>
    <w:rsid w:val="00707077"/>
    <w:rsid w:val="0071174E"/>
    <w:rsid w:val="00713566"/>
    <w:rsid w:val="007135AC"/>
    <w:rsid w:val="00715DDD"/>
    <w:rsid w:val="00717306"/>
    <w:rsid w:val="00722941"/>
    <w:rsid w:val="0072647D"/>
    <w:rsid w:val="00727BC4"/>
    <w:rsid w:val="00730482"/>
    <w:rsid w:val="00730F6D"/>
    <w:rsid w:val="00731DF5"/>
    <w:rsid w:val="0073296F"/>
    <w:rsid w:val="00735B20"/>
    <w:rsid w:val="00735DAE"/>
    <w:rsid w:val="00744977"/>
    <w:rsid w:val="007468F1"/>
    <w:rsid w:val="00747C9C"/>
    <w:rsid w:val="00747DB9"/>
    <w:rsid w:val="00750E46"/>
    <w:rsid w:val="007527C3"/>
    <w:rsid w:val="007537C3"/>
    <w:rsid w:val="0075459E"/>
    <w:rsid w:val="007553BA"/>
    <w:rsid w:val="00756ECB"/>
    <w:rsid w:val="00757AEA"/>
    <w:rsid w:val="00760FB0"/>
    <w:rsid w:val="0076225F"/>
    <w:rsid w:val="007624A1"/>
    <w:rsid w:val="0076406E"/>
    <w:rsid w:val="00766652"/>
    <w:rsid w:val="00770D9A"/>
    <w:rsid w:val="0077178B"/>
    <w:rsid w:val="00775E85"/>
    <w:rsid w:val="00776274"/>
    <w:rsid w:val="007762FE"/>
    <w:rsid w:val="00776E81"/>
    <w:rsid w:val="0078038C"/>
    <w:rsid w:val="007805AF"/>
    <w:rsid w:val="007806AB"/>
    <w:rsid w:val="00782079"/>
    <w:rsid w:val="007847C7"/>
    <w:rsid w:val="00786D0F"/>
    <w:rsid w:val="0078739A"/>
    <w:rsid w:val="00790761"/>
    <w:rsid w:val="007928B0"/>
    <w:rsid w:val="00796A1D"/>
    <w:rsid w:val="007A04B1"/>
    <w:rsid w:val="007A080B"/>
    <w:rsid w:val="007A0D5D"/>
    <w:rsid w:val="007A1CA9"/>
    <w:rsid w:val="007A38DD"/>
    <w:rsid w:val="007A463D"/>
    <w:rsid w:val="007A47A5"/>
    <w:rsid w:val="007A7B78"/>
    <w:rsid w:val="007B2A9E"/>
    <w:rsid w:val="007B3A18"/>
    <w:rsid w:val="007B3EE6"/>
    <w:rsid w:val="007B5FBA"/>
    <w:rsid w:val="007B72E9"/>
    <w:rsid w:val="007B7D8B"/>
    <w:rsid w:val="007B7FCF"/>
    <w:rsid w:val="007C3A7E"/>
    <w:rsid w:val="007C46FF"/>
    <w:rsid w:val="007C49FE"/>
    <w:rsid w:val="007C525F"/>
    <w:rsid w:val="007C67B0"/>
    <w:rsid w:val="007D0251"/>
    <w:rsid w:val="007D036F"/>
    <w:rsid w:val="007D0BF5"/>
    <w:rsid w:val="007D0E3B"/>
    <w:rsid w:val="007D27DD"/>
    <w:rsid w:val="007D53E9"/>
    <w:rsid w:val="007D73F9"/>
    <w:rsid w:val="007E0FAB"/>
    <w:rsid w:val="007E13DB"/>
    <w:rsid w:val="007E1AEE"/>
    <w:rsid w:val="007E2599"/>
    <w:rsid w:val="007E39E4"/>
    <w:rsid w:val="007E3ECD"/>
    <w:rsid w:val="007E5A65"/>
    <w:rsid w:val="007E6699"/>
    <w:rsid w:val="007E7274"/>
    <w:rsid w:val="007E7815"/>
    <w:rsid w:val="007F1F47"/>
    <w:rsid w:val="007F4B24"/>
    <w:rsid w:val="007F5BA4"/>
    <w:rsid w:val="007F6B67"/>
    <w:rsid w:val="00801358"/>
    <w:rsid w:val="00802F1E"/>
    <w:rsid w:val="00803CD8"/>
    <w:rsid w:val="008056F5"/>
    <w:rsid w:val="00806490"/>
    <w:rsid w:val="00807208"/>
    <w:rsid w:val="00816E98"/>
    <w:rsid w:val="00817EB8"/>
    <w:rsid w:val="00820AA6"/>
    <w:rsid w:val="00820B53"/>
    <w:rsid w:val="0082381F"/>
    <w:rsid w:val="00825471"/>
    <w:rsid w:val="00825A18"/>
    <w:rsid w:val="0082642C"/>
    <w:rsid w:val="00826750"/>
    <w:rsid w:val="00827409"/>
    <w:rsid w:val="008303B6"/>
    <w:rsid w:val="00830EFB"/>
    <w:rsid w:val="00831A73"/>
    <w:rsid w:val="00834033"/>
    <w:rsid w:val="008341E0"/>
    <w:rsid w:val="0083538A"/>
    <w:rsid w:val="008354A1"/>
    <w:rsid w:val="008355E3"/>
    <w:rsid w:val="008361C5"/>
    <w:rsid w:val="008371FF"/>
    <w:rsid w:val="008407C2"/>
    <w:rsid w:val="0084413F"/>
    <w:rsid w:val="00844E9D"/>
    <w:rsid w:val="00845FE8"/>
    <w:rsid w:val="00846071"/>
    <w:rsid w:val="008470F1"/>
    <w:rsid w:val="00850F2F"/>
    <w:rsid w:val="008524B8"/>
    <w:rsid w:val="00855B3D"/>
    <w:rsid w:val="00856493"/>
    <w:rsid w:val="00856B88"/>
    <w:rsid w:val="008577D9"/>
    <w:rsid w:val="0085795B"/>
    <w:rsid w:val="00860126"/>
    <w:rsid w:val="00860424"/>
    <w:rsid w:val="00860C54"/>
    <w:rsid w:val="0086466C"/>
    <w:rsid w:val="00864BCB"/>
    <w:rsid w:val="00867A1D"/>
    <w:rsid w:val="00870573"/>
    <w:rsid w:val="00871463"/>
    <w:rsid w:val="0087179F"/>
    <w:rsid w:val="00871DA5"/>
    <w:rsid w:val="0087289D"/>
    <w:rsid w:val="00873FF3"/>
    <w:rsid w:val="00877E30"/>
    <w:rsid w:val="00877E8B"/>
    <w:rsid w:val="00880185"/>
    <w:rsid w:val="0088111F"/>
    <w:rsid w:val="008815BC"/>
    <w:rsid w:val="00881B28"/>
    <w:rsid w:val="00881C43"/>
    <w:rsid w:val="00881C58"/>
    <w:rsid w:val="008820A0"/>
    <w:rsid w:val="0088293E"/>
    <w:rsid w:val="008829BB"/>
    <w:rsid w:val="00884292"/>
    <w:rsid w:val="00884744"/>
    <w:rsid w:val="00884994"/>
    <w:rsid w:val="00887CAC"/>
    <w:rsid w:val="00890D87"/>
    <w:rsid w:val="00891BF9"/>
    <w:rsid w:val="008925CF"/>
    <w:rsid w:val="008929E0"/>
    <w:rsid w:val="00893C46"/>
    <w:rsid w:val="008947F2"/>
    <w:rsid w:val="00896E6F"/>
    <w:rsid w:val="00896EDF"/>
    <w:rsid w:val="008977C3"/>
    <w:rsid w:val="00897835"/>
    <w:rsid w:val="008A3961"/>
    <w:rsid w:val="008A3B13"/>
    <w:rsid w:val="008A3B5F"/>
    <w:rsid w:val="008A46F0"/>
    <w:rsid w:val="008A5D7E"/>
    <w:rsid w:val="008B041C"/>
    <w:rsid w:val="008B097D"/>
    <w:rsid w:val="008B0BE3"/>
    <w:rsid w:val="008B0D7B"/>
    <w:rsid w:val="008B0DBE"/>
    <w:rsid w:val="008B1F6E"/>
    <w:rsid w:val="008B2955"/>
    <w:rsid w:val="008B2FE1"/>
    <w:rsid w:val="008B32FB"/>
    <w:rsid w:val="008B3B5F"/>
    <w:rsid w:val="008B3BC0"/>
    <w:rsid w:val="008B43E0"/>
    <w:rsid w:val="008B5133"/>
    <w:rsid w:val="008B5959"/>
    <w:rsid w:val="008B5E1B"/>
    <w:rsid w:val="008B6220"/>
    <w:rsid w:val="008B7F29"/>
    <w:rsid w:val="008C10DD"/>
    <w:rsid w:val="008C184E"/>
    <w:rsid w:val="008C1998"/>
    <w:rsid w:val="008C39DE"/>
    <w:rsid w:val="008C4930"/>
    <w:rsid w:val="008C64CB"/>
    <w:rsid w:val="008C7ADF"/>
    <w:rsid w:val="008C7C77"/>
    <w:rsid w:val="008C7FB7"/>
    <w:rsid w:val="008D0264"/>
    <w:rsid w:val="008D0701"/>
    <w:rsid w:val="008D076B"/>
    <w:rsid w:val="008D4146"/>
    <w:rsid w:val="008D5160"/>
    <w:rsid w:val="008D73D7"/>
    <w:rsid w:val="008E003E"/>
    <w:rsid w:val="008E1E9F"/>
    <w:rsid w:val="008E3549"/>
    <w:rsid w:val="008E3A68"/>
    <w:rsid w:val="008E5120"/>
    <w:rsid w:val="008E5C8F"/>
    <w:rsid w:val="008E6115"/>
    <w:rsid w:val="008E6300"/>
    <w:rsid w:val="008E6585"/>
    <w:rsid w:val="008E758F"/>
    <w:rsid w:val="008F06FD"/>
    <w:rsid w:val="008F09C7"/>
    <w:rsid w:val="008F0D19"/>
    <w:rsid w:val="008F2484"/>
    <w:rsid w:val="008F573D"/>
    <w:rsid w:val="008F5F4B"/>
    <w:rsid w:val="008F62AD"/>
    <w:rsid w:val="009016BA"/>
    <w:rsid w:val="00901816"/>
    <w:rsid w:val="00901A46"/>
    <w:rsid w:val="00901CFF"/>
    <w:rsid w:val="009031F2"/>
    <w:rsid w:val="009062F1"/>
    <w:rsid w:val="00906AF9"/>
    <w:rsid w:val="0090718A"/>
    <w:rsid w:val="00912AB1"/>
    <w:rsid w:val="00913070"/>
    <w:rsid w:val="00914AE5"/>
    <w:rsid w:val="00914DDD"/>
    <w:rsid w:val="009152E4"/>
    <w:rsid w:val="00915A7C"/>
    <w:rsid w:val="00917A76"/>
    <w:rsid w:val="00920032"/>
    <w:rsid w:val="009209AB"/>
    <w:rsid w:val="0092271D"/>
    <w:rsid w:val="00923EED"/>
    <w:rsid w:val="009252F3"/>
    <w:rsid w:val="0092533F"/>
    <w:rsid w:val="00926231"/>
    <w:rsid w:val="00926A6C"/>
    <w:rsid w:val="009273DE"/>
    <w:rsid w:val="00927E21"/>
    <w:rsid w:val="00927FD3"/>
    <w:rsid w:val="00931BA1"/>
    <w:rsid w:val="00933638"/>
    <w:rsid w:val="009368A9"/>
    <w:rsid w:val="00937DD4"/>
    <w:rsid w:val="00942FF6"/>
    <w:rsid w:val="00943394"/>
    <w:rsid w:val="009433D0"/>
    <w:rsid w:val="00943596"/>
    <w:rsid w:val="00943731"/>
    <w:rsid w:val="00943F38"/>
    <w:rsid w:val="009449AD"/>
    <w:rsid w:val="00945272"/>
    <w:rsid w:val="00946805"/>
    <w:rsid w:val="0094711F"/>
    <w:rsid w:val="00947197"/>
    <w:rsid w:val="0095039E"/>
    <w:rsid w:val="00950A85"/>
    <w:rsid w:val="00951FC4"/>
    <w:rsid w:val="00953C77"/>
    <w:rsid w:val="009543A4"/>
    <w:rsid w:val="00954807"/>
    <w:rsid w:val="009549FE"/>
    <w:rsid w:val="00955CBF"/>
    <w:rsid w:val="009562FB"/>
    <w:rsid w:val="00961682"/>
    <w:rsid w:val="00961AB3"/>
    <w:rsid w:val="009621D8"/>
    <w:rsid w:val="00962979"/>
    <w:rsid w:val="009629FE"/>
    <w:rsid w:val="009631A6"/>
    <w:rsid w:val="009636B0"/>
    <w:rsid w:val="009639AB"/>
    <w:rsid w:val="00964EA3"/>
    <w:rsid w:val="00965078"/>
    <w:rsid w:val="0096597B"/>
    <w:rsid w:val="009660F6"/>
    <w:rsid w:val="00966D3C"/>
    <w:rsid w:val="009709D7"/>
    <w:rsid w:val="0097101F"/>
    <w:rsid w:val="0097168A"/>
    <w:rsid w:val="00972DDD"/>
    <w:rsid w:val="009740A0"/>
    <w:rsid w:val="0097423E"/>
    <w:rsid w:val="009751C9"/>
    <w:rsid w:val="00975360"/>
    <w:rsid w:val="0097577D"/>
    <w:rsid w:val="00975E5B"/>
    <w:rsid w:val="009764B2"/>
    <w:rsid w:val="009775E8"/>
    <w:rsid w:val="009815E1"/>
    <w:rsid w:val="00981D57"/>
    <w:rsid w:val="00983A51"/>
    <w:rsid w:val="009843A6"/>
    <w:rsid w:val="00984576"/>
    <w:rsid w:val="00987BAB"/>
    <w:rsid w:val="0099061D"/>
    <w:rsid w:val="009915DC"/>
    <w:rsid w:val="00991FF9"/>
    <w:rsid w:val="00992082"/>
    <w:rsid w:val="0099295F"/>
    <w:rsid w:val="00992B70"/>
    <w:rsid w:val="009933A8"/>
    <w:rsid w:val="00993896"/>
    <w:rsid w:val="00995866"/>
    <w:rsid w:val="00995ED7"/>
    <w:rsid w:val="00997FED"/>
    <w:rsid w:val="009A1CD1"/>
    <w:rsid w:val="009A20D0"/>
    <w:rsid w:val="009A3838"/>
    <w:rsid w:val="009A473B"/>
    <w:rsid w:val="009A47DD"/>
    <w:rsid w:val="009A537E"/>
    <w:rsid w:val="009A58AD"/>
    <w:rsid w:val="009A64D9"/>
    <w:rsid w:val="009A7A03"/>
    <w:rsid w:val="009B41C8"/>
    <w:rsid w:val="009B45D5"/>
    <w:rsid w:val="009C00DD"/>
    <w:rsid w:val="009C09FA"/>
    <w:rsid w:val="009C14C4"/>
    <w:rsid w:val="009C22FF"/>
    <w:rsid w:val="009C24FE"/>
    <w:rsid w:val="009C3263"/>
    <w:rsid w:val="009C3361"/>
    <w:rsid w:val="009C4FC4"/>
    <w:rsid w:val="009C65E2"/>
    <w:rsid w:val="009C68E5"/>
    <w:rsid w:val="009C74E6"/>
    <w:rsid w:val="009D01D0"/>
    <w:rsid w:val="009D1026"/>
    <w:rsid w:val="009D5A11"/>
    <w:rsid w:val="009D6781"/>
    <w:rsid w:val="009E13CC"/>
    <w:rsid w:val="009E1554"/>
    <w:rsid w:val="009E503F"/>
    <w:rsid w:val="009E6B84"/>
    <w:rsid w:val="009E781C"/>
    <w:rsid w:val="009F120B"/>
    <w:rsid w:val="009F1C1B"/>
    <w:rsid w:val="009F285F"/>
    <w:rsid w:val="009F2E8A"/>
    <w:rsid w:val="009F3D81"/>
    <w:rsid w:val="009F450A"/>
    <w:rsid w:val="009F6568"/>
    <w:rsid w:val="00A00965"/>
    <w:rsid w:val="00A0324A"/>
    <w:rsid w:val="00A04D24"/>
    <w:rsid w:val="00A05425"/>
    <w:rsid w:val="00A06525"/>
    <w:rsid w:val="00A0692D"/>
    <w:rsid w:val="00A073F0"/>
    <w:rsid w:val="00A1278A"/>
    <w:rsid w:val="00A129AA"/>
    <w:rsid w:val="00A12B6B"/>
    <w:rsid w:val="00A12DEC"/>
    <w:rsid w:val="00A13123"/>
    <w:rsid w:val="00A1400C"/>
    <w:rsid w:val="00A14A78"/>
    <w:rsid w:val="00A17040"/>
    <w:rsid w:val="00A2136E"/>
    <w:rsid w:val="00A21CCD"/>
    <w:rsid w:val="00A2270C"/>
    <w:rsid w:val="00A22740"/>
    <w:rsid w:val="00A23FC2"/>
    <w:rsid w:val="00A24BF6"/>
    <w:rsid w:val="00A25BD3"/>
    <w:rsid w:val="00A27B7E"/>
    <w:rsid w:val="00A27F5B"/>
    <w:rsid w:val="00A335E6"/>
    <w:rsid w:val="00A36875"/>
    <w:rsid w:val="00A41772"/>
    <w:rsid w:val="00A41E87"/>
    <w:rsid w:val="00A427B3"/>
    <w:rsid w:val="00A445CC"/>
    <w:rsid w:val="00A45C29"/>
    <w:rsid w:val="00A50883"/>
    <w:rsid w:val="00A5196D"/>
    <w:rsid w:val="00A51DEF"/>
    <w:rsid w:val="00A526E9"/>
    <w:rsid w:val="00A5318F"/>
    <w:rsid w:val="00A531B6"/>
    <w:rsid w:val="00A55602"/>
    <w:rsid w:val="00A61C78"/>
    <w:rsid w:val="00A62DC3"/>
    <w:rsid w:val="00A64CF2"/>
    <w:rsid w:val="00A65EA2"/>
    <w:rsid w:val="00A66ADC"/>
    <w:rsid w:val="00A67A75"/>
    <w:rsid w:val="00A70AAA"/>
    <w:rsid w:val="00A7120A"/>
    <w:rsid w:val="00A714C6"/>
    <w:rsid w:val="00A72991"/>
    <w:rsid w:val="00A73F79"/>
    <w:rsid w:val="00A763C7"/>
    <w:rsid w:val="00A80261"/>
    <w:rsid w:val="00A817FF"/>
    <w:rsid w:val="00A81969"/>
    <w:rsid w:val="00A82353"/>
    <w:rsid w:val="00A836CA"/>
    <w:rsid w:val="00A838B9"/>
    <w:rsid w:val="00A83BDE"/>
    <w:rsid w:val="00A8475D"/>
    <w:rsid w:val="00A84D5D"/>
    <w:rsid w:val="00A8589D"/>
    <w:rsid w:val="00A9066F"/>
    <w:rsid w:val="00A90827"/>
    <w:rsid w:val="00A9175D"/>
    <w:rsid w:val="00A94585"/>
    <w:rsid w:val="00A952B4"/>
    <w:rsid w:val="00A9536A"/>
    <w:rsid w:val="00A95ADC"/>
    <w:rsid w:val="00A97D8B"/>
    <w:rsid w:val="00AA0079"/>
    <w:rsid w:val="00AA0A2D"/>
    <w:rsid w:val="00AA0AB7"/>
    <w:rsid w:val="00AA1F44"/>
    <w:rsid w:val="00AA6C65"/>
    <w:rsid w:val="00AA7343"/>
    <w:rsid w:val="00AB0D37"/>
    <w:rsid w:val="00AB3750"/>
    <w:rsid w:val="00AB3CD2"/>
    <w:rsid w:val="00AB4404"/>
    <w:rsid w:val="00AB5D7A"/>
    <w:rsid w:val="00AB5F5A"/>
    <w:rsid w:val="00AB6717"/>
    <w:rsid w:val="00AB690E"/>
    <w:rsid w:val="00AB76A8"/>
    <w:rsid w:val="00AB7AA6"/>
    <w:rsid w:val="00AB7E66"/>
    <w:rsid w:val="00AC26F2"/>
    <w:rsid w:val="00AC4BD3"/>
    <w:rsid w:val="00AC6049"/>
    <w:rsid w:val="00AD1647"/>
    <w:rsid w:val="00AD1E0B"/>
    <w:rsid w:val="00AD2969"/>
    <w:rsid w:val="00AD2FF5"/>
    <w:rsid w:val="00AD3B18"/>
    <w:rsid w:val="00AD43BA"/>
    <w:rsid w:val="00AD645D"/>
    <w:rsid w:val="00AE002E"/>
    <w:rsid w:val="00AE1B71"/>
    <w:rsid w:val="00AE2B27"/>
    <w:rsid w:val="00AE33A2"/>
    <w:rsid w:val="00AE573E"/>
    <w:rsid w:val="00AE59FB"/>
    <w:rsid w:val="00AE5A86"/>
    <w:rsid w:val="00AE5F27"/>
    <w:rsid w:val="00AF2A28"/>
    <w:rsid w:val="00AF2DDA"/>
    <w:rsid w:val="00AF351E"/>
    <w:rsid w:val="00AF3705"/>
    <w:rsid w:val="00AF6059"/>
    <w:rsid w:val="00AF6787"/>
    <w:rsid w:val="00AF7655"/>
    <w:rsid w:val="00B00C14"/>
    <w:rsid w:val="00B021C0"/>
    <w:rsid w:val="00B03118"/>
    <w:rsid w:val="00B038AA"/>
    <w:rsid w:val="00B04573"/>
    <w:rsid w:val="00B056D8"/>
    <w:rsid w:val="00B06E47"/>
    <w:rsid w:val="00B1004B"/>
    <w:rsid w:val="00B128BB"/>
    <w:rsid w:val="00B13C31"/>
    <w:rsid w:val="00B175DB"/>
    <w:rsid w:val="00B17C48"/>
    <w:rsid w:val="00B2061E"/>
    <w:rsid w:val="00B20D2B"/>
    <w:rsid w:val="00B21A16"/>
    <w:rsid w:val="00B227B3"/>
    <w:rsid w:val="00B24C44"/>
    <w:rsid w:val="00B260EE"/>
    <w:rsid w:val="00B261E3"/>
    <w:rsid w:val="00B321E2"/>
    <w:rsid w:val="00B3225A"/>
    <w:rsid w:val="00B33BC0"/>
    <w:rsid w:val="00B3490B"/>
    <w:rsid w:val="00B35A8D"/>
    <w:rsid w:val="00B35BAB"/>
    <w:rsid w:val="00B366E1"/>
    <w:rsid w:val="00B37537"/>
    <w:rsid w:val="00B41032"/>
    <w:rsid w:val="00B44C6C"/>
    <w:rsid w:val="00B4568A"/>
    <w:rsid w:val="00B45DEE"/>
    <w:rsid w:val="00B46DEF"/>
    <w:rsid w:val="00B47018"/>
    <w:rsid w:val="00B47537"/>
    <w:rsid w:val="00B5071E"/>
    <w:rsid w:val="00B514A8"/>
    <w:rsid w:val="00B53080"/>
    <w:rsid w:val="00B531FB"/>
    <w:rsid w:val="00B53D9F"/>
    <w:rsid w:val="00B55975"/>
    <w:rsid w:val="00B55F22"/>
    <w:rsid w:val="00B562DA"/>
    <w:rsid w:val="00B56D8D"/>
    <w:rsid w:val="00B57DB3"/>
    <w:rsid w:val="00B57F24"/>
    <w:rsid w:val="00B61D3F"/>
    <w:rsid w:val="00B61D65"/>
    <w:rsid w:val="00B61E98"/>
    <w:rsid w:val="00B62712"/>
    <w:rsid w:val="00B62E81"/>
    <w:rsid w:val="00B633B7"/>
    <w:rsid w:val="00B657C3"/>
    <w:rsid w:val="00B669C7"/>
    <w:rsid w:val="00B6744D"/>
    <w:rsid w:val="00B71957"/>
    <w:rsid w:val="00B72565"/>
    <w:rsid w:val="00B72D44"/>
    <w:rsid w:val="00B732ED"/>
    <w:rsid w:val="00B73E97"/>
    <w:rsid w:val="00B74732"/>
    <w:rsid w:val="00B748B2"/>
    <w:rsid w:val="00B77CE5"/>
    <w:rsid w:val="00B800B3"/>
    <w:rsid w:val="00B854BD"/>
    <w:rsid w:val="00B86187"/>
    <w:rsid w:val="00B87069"/>
    <w:rsid w:val="00B9424D"/>
    <w:rsid w:val="00B94C2E"/>
    <w:rsid w:val="00B94CA9"/>
    <w:rsid w:val="00B963A0"/>
    <w:rsid w:val="00BA0288"/>
    <w:rsid w:val="00BA03B1"/>
    <w:rsid w:val="00BA37C9"/>
    <w:rsid w:val="00BA3839"/>
    <w:rsid w:val="00BA4F9C"/>
    <w:rsid w:val="00BA5032"/>
    <w:rsid w:val="00BA7953"/>
    <w:rsid w:val="00BA79D7"/>
    <w:rsid w:val="00BA79E4"/>
    <w:rsid w:val="00BB4C31"/>
    <w:rsid w:val="00BB6941"/>
    <w:rsid w:val="00BB6B41"/>
    <w:rsid w:val="00BB7E82"/>
    <w:rsid w:val="00BC000F"/>
    <w:rsid w:val="00BC0D69"/>
    <w:rsid w:val="00BC2FEB"/>
    <w:rsid w:val="00BC3288"/>
    <w:rsid w:val="00BC3A00"/>
    <w:rsid w:val="00BC3DA1"/>
    <w:rsid w:val="00BC4603"/>
    <w:rsid w:val="00BC50A2"/>
    <w:rsid w:val="00BC5804"/>
    <w:rsid w:val="00BC5BA0"/>
    <w:rsid w:val="00BC6F2E"/>
    <w:rsid w:val="00BC75DC"/>
    <w:rsid w:val="00BD0575"/>
    <w:rsid w:val="00BD1396"/>
    <w:rsid w:val="00BD4B47"/>
    <w:rsid w:val="00BD4E10"/>
    <w:rsid w:val="00BD5005"/>
    <w:rsid w:val="00BD6B3D"/>
    <w:rsid w:val="00BD6BD1"/>
    <w:rsid w:val="00BE05A3"/>
    <w:rsid w:val="00BE07F7"/>
    <w:rsid w:val="00BE19F8"/>
    <w:rsid w:val="00BE4CB2"/>
    <w:rsid w:val="00BE5BFC"/>
    <w:rsid w:val="00BE6789"/>
    <w:rsid w:val="00BF0AD1"/>
    <w:rsid w:val="00BF297D"/>
    <w:rsid w:val="00BF3763"/>
    <w:rsid w:val="00BF499E"/>
    <w:rsid w:val="00BF4DA0"/>
    <w:rsid w:val="00BF7B02"/>
    <w:rsid w:val="00C00682"/>
    <w:rsid w:val="00C0083E"/>
    <w:rsid w:val="00C016AE"/>
    <w:rsid w:val="00C019F6"/>
    <w:rsid w:val="00C01DB7"/>
    <w:rsid w:val="00C02FEC"/>
    <w:rsid w:val="00C03B20"/>
    <w:rsid w:val="00C0547C"/>
    <w:rsid w:val="00C05A1A"/>
    <w:rsid w:val="00C06A0E"/>
    <w:rsid w:val="00C117AA"/>
    <w:rsid w:val="00C1201A"/>
    <w:rsid w:val="00C1203E"/>
    <w:rsid w:val="00C126D1"/>
    <w:rsid w:val="00C145CB"/>
    <w:rsid w:val="00C151A1"/>
    <w:rsid w:val="00C1624F"/>
    <w:rsid w:val="00C16C9F"/>
    <w:rsid w:val="00C20D93"/>
    <w:rsid w:val="00C21955"/>
    <w:rsid w:val="00C23360"/>
    <w:rsid w:val="00C23A87"/>
    <w:rsid w:val="00C25CF7"/>
    <w:rsid w:val="00C269C3"/>
    <w:rsid w:val="00C27E8D"/>
    <w:rsid w:val="00C31CBD"/>
    <w:rsid w:val="00C323A3"/>
    <w:rsid w:val="00C33F15"/>
    <w:rsid w:val="00C35B0F"/>
    <w:rsid w:val="00C37583"/>
    <w:rsid w:val="00C37969"/>
    <w:rsid w:val="00C40B5D"/>
    <w:rsid w:val="00C41179"/>
    <w:rsid w:val="00C41CBA"/>
    <w:rsid w:val="00C42859"/>
    <w:rsid w:val="00C437B7"/>
    <w:rsid w:val="00C45DB4"/>
    <w:rsid w:val="00C50830"/>
    <w:rsid w:val="00C50C79"/>
    <w:rsid w:val="00C512C3"/>
    <w:rsid w:val="00C52163"/>
    <w:rsid w:val="00C5274F"/>
    <w:rsid w:val="00C54922"/>
    <w:rsid w:val="00C555A4"/>
    <w:rsid w:val="00C565F6"/>
    <w:rsid w:val="00C604BC"/>
    <w:rsid w:val="00C60BFF"/>
    <w:rsid w:val="00C617EE"/>
    <w:rsid w:val="00C6195E"/>
    <w:rsid w:val="00C6313E"/>
    <w:rsid w:val="00C66005"/>
    <w:rsid w:val="00C66A69"/>
    <w:rsid w:val="00C7059A"/>
    <w:rsid w:val="00C7071D"/>
    <w:rsid w:val="00C71E80"/>
    <w:rsid w:val="00C73109"/>
    <w:rsid w:val="00C74FBE"/>
    <w:rsid w:val="00C76676"/>
    <w:rsid w:val="00C776CA"/>
    <w:rsid w:val="00C77BAA"/>
    <w:rsid w:val="00C77BE8"/>
    <w:rsid w:val="00C80C55"/>
    <w:rsid w:val="00C81522"/>
    <w:rsid w:val="00C83853"/>
    <w:rsid w:val="00C8701D"/>
    <w:rsid w:val="00C92A0E"/>
    <w:rsid w:val="00C92B9E"/>
    <w:rsid w:val="00C9330B"/>
    <w:rsid w:val="00C93A71"/>
    <w:rsid w:val="00C93E67"/>
    <w:rsid w:val="00C9464A"/>
    <w:rsid w:val="00C94F9A"/>
    <w:rsid w:val="00C95C05"/>
    <w:rsid w:val="00C95C53"/>
    <w:rsid w:val="00C9744B"/>
    <w:rsid w:val="00C974BE"/>
    <w:rsid w:val="00C978E3"/>
    <w:rsid w:val="00CA0161"/>
    <w:rsid w:val="00CA0A80"/>
    <w:rsid w:val="00CA1EC6"/>
    <w:rsid w:val="00CA1F73"/>
    <w:rsid w:val="00CA468C"/>
    <w:rsid w:val="00CA4C6C"/>
    <w:rsid w:val="00CA6AE7"/>
    <w:rsid w:val="00CB1018"/>
    <w:rsid w:val="00CB20E7"/>
    <w:rsid w:val="00CB2678"/>
    <w:rsid w:val="00CB2928"/>
    <w:rsid w:val="00CB3420"/>
    <w:rsid w:val="00CB3B34"/>
    <w:rsid w:val="00CB44B9"/>
    <w:rsid w:val="00CB5ED5"/>
    <w:rsid w:val="00CB6852"/>
    <w:rsid w:val="00CB70B0"/>
    <w:rsid w:val="00CB7200"/>
    <w:rsid w:val="00CB7687"/>
    <w:rsid w:val="00CB7766"/>
    <w:rsid w:val="00CC0B1F"/>
    <w:rsid w:val="00CC19BC"/>
    <w:rsid w:val="00CC1D9B"/>
    <w:rsid w:val="00CD0DB4"/>
    <w:rsid w:val="00CD1E56"/>
    <w:rsid w:val="00CD2CA9"/>
    <w:rsid w:val="00CD324E"/>
    <w:rsid w:val="00CD4C5C"/>
    <w:rsid w:val="00CD6F75"/>
    <w:rsid w:val="00CD7711"/>
    <w:rsid w:val="00CE03C4"/>
    <w:rsid w:val="00CE050B"/>
    <w:rsid w:val="00CE0B31"/>
    <w:rsid w:val="00CE0F15"/>
    <w:rsid w:val="00CE2371"/>
    <w:rsid w:val="00CE3A3C"/>
    <w:rsid w:val="00CE3ED8"/>
    <w:rsid w:val="00CF0258"/>
    <w:rsid w:val="00CF056B"/>
    <w:rsid w:val="00CF05FA"/>
    <w:rsid w:val="00CF088C"/>
    <w:rsid w:val="00CF0E3E"/>
    <w:rsid w:val="00CF2BB5"/>
    <w:rsid w:val="00CF5CA5"/>
    <w:rsid w:val="00CF72A2"/>
    <w:rsid w:val="00D02AA3"/>
    <w:rsid w:val="00D06755"/>
    <w:rsid w:val="00D068D3"/>
    <w:rsid w:val="00D06E44"/>
    <w:rsid w:val="00D108DF"/>
    <w:rsid w:val="00D11205"/>
    <w:rsid w:val="00D11D2A"/>
    <w:rsid w:val="00D17854"/>
    <w:rsid w:val="00D20396"/>
    <w:rsid w:val="00D21B69"/>
    <w:rsid w:val="00D224CC"/>
    <w:rsid w:val="00D22831"/>
    <w:rsid w:val="00D22B58"/>
    <w:rsid w:val="00D22C91"/>
    <w:rsid w:val="00D2386A"/>
    <w:rsid w:val="00D2468C"/>
    <w:rsid w:val="00D249D0"/>
    <w:rsid w:val="00D24BAA"/>
    <w:rsid w:val="00D25E6A"/>
    <w:rsid w:val="00D265F0"/>
    <w:rsid w:val="00D27EE6"/>
    <w:rsid w:val="00D3306D"/>
    <w:rsid w:val="00D3313B"/>
    <w:rsid w:val="00D34401"/>
    <w:rsid w:val="00D34A89"/>
    <w:rsid w:val="00D35CFB"/>
    <w:rsid w:val="00D37408"/>
    <w:rsid w:val="00D375F2"/>
    <w:rsid w:val="00D42C85"/>
    <w:rsid w:val="00D42D2F"/>
    <w:rsid w:val="00D42FBD"/>
    <w:rsid w:val="00D4355A"/>
    <w:rsid w:val="00D45D0E"/>
    <w:rsid w:val="00D50ABE"/>
    <w:rsid w:val="00D51496"/>
    <w:rsid w:val="00D52F89"/>
    <w:rsid w:val="00D5343F"/>
    <w:rsid w:val="00D54BC0"/>
    <w:rsid w:val="00D57BC8"/>
    <w:rsid w:val="00D60798"/>
    <w:rsid w:val="00D610BD"/>
    <w:rsid w:val="00D611F6"/>
    <w:rsid w:val="00D64A11"/>
    <w:rsid w:val="00D65329"/>
    <w:rsid w:val="00D673C8"/>
    <w:rsid w:val="00D67FA3"/>
    <w:rsid w:val="00D70234"/>
    <w:rsid w:val="00D70B06"/>
    <w:rsid w:val="00D71DC9"/>
    <w:rsid w:val="00D720FC"/>
    <w:rsid w:val="00D73D68"/>
    <w:rsid w:val="00D749C2"/>
    <w:rsid w:val="00D76B9E"/>
    <w:rsid w:val="00D7714B"/>
    <w:rsid w:val="00D774FE"/>
    <w:rsid w:val="00D803C8"/>
    <w:rsid w:val="00D80BB6"/>
    <w:rsid w:val="00D825DD"/>
    <w:rsid w:val="00D84445"/>
    <w:rsid w:val="00D8560D"/>
    <w:rsid w:val="00D90600"/>
    <w:rsid w:val="00D90B24"/>
    <w:rsid w:val="00D91B20"/>
    <w:rsid w:val="00D91C33"/>
    <w:rsid w:val="00D93442"/>
    <w:rsid w:val="00D97265"/>
    <w:rsid w:val="00DA0159"/>
    <w:rsid w:val="00DA05E4"/>
    <w:rsid w:val="00DA0F22"/>
    <w:rsid w:val="00DA389C"/>
    <w:rsid w:val="00DA3E24"/>
    <w:rsid w:val="00DA5007"/>
    <w:rsid w:val="00DA79D8"/>
    <w:rsid w:val="00DB219F"/>
    <w:rsid w:val="00DB434A"/>
    <w:rsid w:val="00DB4380"/>
    <w:rsid w:val="00DB4F16"/>
    <w:rsid w:val="00DC5D72"/>
    <w:rsid w:val="00DC5F3F"/>
    <w:rsid w:val="00DD0198"/>
    <w:rsid w:val="00DD1DB3"/>
    <w:rsid w:val="00DD3083"/>
    <w:rsid w:val="00DD3AA5"/>
    <w:rsid w:val="00DD4A7A"/>
    <w:rsid w:val="00DD4FE7"/>
    <w:rsid w:val="00DD54F0"/>
    <w:rsid w:val="00DD5FCC"/>
    <w:rsid w:val="00DD7F48"/>
    <w:rsid w:val="00DE0052"/>
    <w:rsid w:val="00DE077A"/>
    <w:rsid w:val="00DE0A8A"/>
    <w:rsid w:val="00DE0AF9"/>
    <w:rsid w:val="00DE1899"/>
    <w:rsid w:val="00DE3671"/>
    <w:rsid w:val="00DE58B3"/>
    <w:rsid w:val="00DE5E74"/>
    <w:rsid w:val="00DE6D24"/>
    <w:rsid w:val="00DF0546"/>
    <w:rsid w:val="00DF0DC9"/>
    <w:rsid w:val="00DF1A06"/>
    <w:rsid w:val="00DF1C11"/>
    <w:rsid w:val="00DF364B"/>
    <w:rsid w:val="00DF3B34"/>
    <w:rsid w:val="00DF4F01"/>
    <w:rsid w:val="00DF52FF"/>
    <w:rsid w:val="00DF7D24"/>
    <w:rsid w:val="00E001D4"/>
    <w:rsid w:val="00E007CB"/>
    <w:rsid w:val="00E0145A"/>
    <w:rsid w:val="00E01DFA"/>
    <w:rsid w:val="00E02497"/>
    <w:rsid w:val="00E038F8"/>
    <w:rsid w:val="00E03BF1"/>
    <w:rsid w:val="00E05268"/>
    <w:rsid w:val="00E060D7"/>
    <w:rsid w:val="00E06C4D"/>
    <w:rsid w:val="00E108ED"/>
    <w:rsid w:val="00E10F38"/>
    <w:rsid w:val="00E118FB"/>
    <w:rsid w:val="00E1579B"/>
    <w:rsid w:val="00E16E2D"/>
    <w:rsid w:val="00E2042C"/>
    <w:rsid w:val="00E21A13"/>
    <w:rsid w:val="00E232B1"/>
    <w:rsid w:val="00E309ED"/>
    <w:rsid w:val="00E3166F"/>
    <w:rsid w:val="00E33000"/>
    <w:rsid w:val="00E340A8"/>
    <w:rsid w:val="00E35CE2"/>
    <w:rsid w:val="00E35D22"/>
    <w:rsid w:val="00E35D50"/>
    <w:rsid w:val="00E363C4"/>
    <w:rsid w:val="00E41A19"/>
    <w:rsid w:val="00E425ED"/>
    <w:rsid w:val="00E42816"/>
    <w:rsid w:val="00E435C8"/>
    <w:rsid w:val="00E45CB1"/>
    <w:rsid w:val="00E46894"/>
    <w:rsid w:val="00E47070"/>
    <w:rsid w:val="00E503FD"/>
    <w:rsid w:val="00E51679"/>
    <w:rsid w:val="00E51DFF"/>
    <w:rsid w:val="00E51ECD"/>
    <w:rsid w:val="00E520A6"/>
    <w:rsid w:val="00E5285A"/>
    <w:rsid w:val="00E54420"/>
    <w:rsid w:val="00E54448"/>
    <w:rsid w:val="00E546D2"/>
    <w:rsid w:val="00E55140"/>
    <w:rsid w:val="00E554E0"/>
    <w:rsid w:val="00E564F3"/>
    <w:rsid w:val="00E57B55"/>
    <w:rsid w:val="00E60814"/>
    <w:rsid w:val="00E633E6"/>
    <w:rsid w:val="00E65195"/>
    <w:rsid w:val="00E653A7"/>
    <w:rsid w:val="00E661C0"/>
    <w:rsid w:val="00E6651A"/>
    <w:rsid w:val="00E71323"/>
    <w:rsid w:val="00E71AC4"/>
    <w:rsid w:val="00E724CE"/>
    <w:rsid w:val="00E7522C"/>
    <w:rsid w:val="00E76277"/>
    <w:rsid w:val="00E77508"/>
    <w:rsid w:val="00E77EB0"/>
    <w:rsid w:val="00E80965"/>
    <w:rsid w:val="00E80A9E"/>
    <w:rsid w:val="00E81349"/>
    <w:rsid w:val="00E84AD7"/>
    <w:rsid w:val="00E853BF"/>
    <w:rsid w:val="00E90192"/>
    <w:rsid w:val="00E907D4"/>
    <w:rsid w:val="00E91F00"/>
    <w:rsid w:val="00E9259E"/>
    <w:rsid w:val="00E94A3B"/>
    <w:rsid w:val="00E9500B"/>
    <w:rsid w:val="00E96358"/>
    <w:rsid w:val="00EA03F5"/>
    <w:rsid w:val="00EA04FB"/>
    <w:rsid w:val="00EA06B0"/>
    <w:rsid w:val="00EA2324"/>
    <w:rsid w:val="00EA24A8"/>
    <w:rsid w:val="00EA2CAD"/>
    <w:rsid w:val="00EA3B32"/>
    <w:rsid w:val="00EA3F4E"/>
    <w:rsid w:val="00EA5630"/>
    <w:rsid w:val="00EA58D1"/>
    <w:rsid w:val="00EA5B16"/>
    <w:rsid w:val="00EA7338"/>
    <w:rsid w:val="00EB1B18"/>
    <w:rsid w:val="00EB205C"/>
    <w:rsid w:val="00EB23C8"/>
    <w:rsid w:val="00EB4B06"/>
    <w:rsid w:val="00EB531C"/>
    <w:rsid w:val="00EB5452"/>
    <w:rsid w:val="00EB6433"/>
    <w:rsid w:val="00EC1D6C"/>
    <w:rsid w:val="00EC2222"/>
    <w:rsid w:val="00EC2472"/>
    <w:rsid w:val="00EC2739"/>
    <w:rsid w:val="00EC3388"/>
    <w:rsid w:val="00EC542F"/>
    <w:rsid w:val="00EC5D42"/>
    <w:rsid w:val="00EC6ACD"/>
    <w:rsid w:val="00EC6F93"/>
    <w:rsid w:val="00ED1BDF"/>
    <w:rsid w:val="00ED2505"/>
    <w:rsid w:val="00ED5808"/>
    <w:rsid w:val="00ED70A7"/>
    <w:rsid w:val="00ED7351"/>
    <w:rsid w:val="00EE39EF"/>
    <w:rsid w:val="00EE4621"/>
    <w:rsid w:val="00EE4E9E"/>
    <w:rsid w:val="00EE7598"/>
    <w:rsid w:val="00EF012B"/>
    <w:rsid w:val="00EF02FB"/>
    <w:rsid w:val="00EF0446"/>
    <w:rsid w:val="00EF6B07"/>
    <w:rsid w:val="00EF7BC9"/>
    <w:rsid w:val="00EF7F81"/>
    <w:rsid w:val="00F02181"/>
    <w:rsid w:val="00F036E7"/>
    <w:rsid w:val="00F038D3"/>
    <w:rsid w:val="00F0683D"/>
    <w:rsid w:val="00F06B97"/>
    <w:rsid w:val="00F06FDC"/>
    <w:rsid w:val="00F1268F"/>
    <w:rsid w:val="00F15BED"/>
    <w:rsid w:val="00F15C44"/>
    <w:rsid w:val="00F15DEA"/>
    <w:rsid w:val="00F16183"/>
    <w:rsid w:val="00F16567"/>
    <w:rsid w:val="00F168A8"/>
    <w:rsid w:val="00F21960"/>
    <w:rsid w:val="00F22931"/>
    <w:rsid w:val="00F24411"/>
    <w:rsid w:val="00F24E9E"/>
    <w:rsid w:val="00F251B5"/>
    <w:rsid w:val="00F25A1A"/>
    <w:rsid w:val="00F261D5"/>
    <w:rsid w:val="00F27CE9"/>
    <w:rsid w:val="00F3003F"/>
    <w:rsid w:val="00F30BB9"/>
    <w:rsid w:val="00F31832"/>
    <w:rsid w:val="00F3206C"/>
    <w:rsid w:val="00F3241A"/>
    <w:rsid w:val="00F325A3"/>
    <w:rsid w:val="00F33B2D"/>
    <w:rsid w:val="00F347B6"/>
    <w:rsid w:val="00F34DFD"/>
    <w:rsid w:val="00F3577B"/>
    <w:rsid w:val="00F35B18"/>
    <w:rsid w:val="00F3627E"/>
    <w:rsid w:val="00F36613"/>
    <w:rsid w:val="00F369F2"/>
    <w:rsid w:val="00F37CD4"/>
    <w:rsid w:val="00F402A7"/>
    <w:rsid w:val="00F41FCA"/>
    <w:rsid w:val="00F42917"/>
    <w:rsid w:val="00F42C6F"/>
    <w:rsid w:val="00F43032"/>
    <w:rsid w:val="00F4388B"/>
    <w:rsid w:val="00F441FC"/>
    <w:rsid w:val="00F44CD7"/>
    <w:rsid w:val="00F466F2"/>
    <w:rsid w:val="00F46819"/>
    <w:rsid w:val="00F47246"/>
    <w:rsid w:val="00F54385"/>
    <w:rsid w:val="00F54B40"/>
    <w:rsid w:val="00F5598D"/>
    <w:rsid w:val="00F5613A"/>
    <w:rsid w:val="00F566D3"/>
    <w:rsid w:val="00F567F6"/>
    <w:rsid w:val="00F56CA5"/>
    <w:rsid w:val="00F5786D"/>
    <w:rsid w:val="00F61785"/>
    <w:rsid w:val="00F61BFB"/>
    <w:rsid w:val="00F63449"/>
    <w:rsid w:val="00F637CF"/>
    <w:rsid w:val="00F63F61"/>
    <w:rsid w:val="00F64CD4"/>
    <w:rsid w:val="00F64F9E"/>
    <w:rsid w:val="00F66316"/>
    <w:rsid w:val="00F66664"/>
    <w:rsid w:val="00F668CE"/>
    <w:rsid w:val="00F6692C"/>
    <w:rsid w:val="00F7020C"/>
    <w:rsid w:val="00F70393"/>
    <w:rsid w:val="00F70DA6"/>
    <w:rsid w:val="00F712C2"/>
    <w:rsid w:val="00F72254"/>
    <w:rsid w:val="00F73666"/>
    <w:rsid w:val="00F75C2C"/>
    <w:rsid w:val="00F7631D"/>
    <w:rsid w:val="00F76666"/>
    <w:rsid w:val="00F76D95"/>
    <w:rsid w:val="00F7712B"/>
    <w:rsid w:val="00F77CF2"/>
    <w:rsid w:val="00F8065C"/>
    <w:rsid w:val="00F8101A"/>
    <w:rsid w:val="00F82E14"/>
    <w:rsid w:val="00F8481C"/>
    <w:rsid w:val="00F84A5D"/>
    <w:rsid w:val="00F856DE"/>
    <w:rsid w:val="00F863D5"/>
    <w:rsid w:val="00F86EC2"/>
    <w:rsid w:val="00F8714F"/>
    <w:rsid w:val="00F873D6"/>
    <w:rsid w:val="00F90B57"/>
    <w:rsid w:val="00F90C2C"/>
    <w:rsid w:val="00F90E6E"/>
    <w:rsid w:val="00F9195A"/>
    <w:rsid w:val="00F92062"/>
    <w:rsid w:val="00F9218B"/>
    <w:rsid w:val="00F92671"/>
    <w:rsid w:val="00F92C2E"/>
    <w:rsid w:val="00F92EEA"/>
    <w:rsid w:val="00F93349"/>
    <w:rsid w:val="00F9444F"/>
    <w:rsid w:val="00F96D9F"/>
    <w:rsid w:val="00FA002B"/>
    <w:rsid w:val="00FA07C8"/>
    <w:rsid w:val="00FA1544"/>
    <w:rsid w:val="00FA28EC"/>
    <w:rsid w:val="00FA2E47"/>
    <w:rsid w:val="00FA395C"/>
    <w:rsid w:val="00FA39AD"/>
    <w:rsid w:val="00FA3B52"/>
    <w:rsid w:val="00FA4B93"/>
    <w:rsid w:val="00FA4C5D"/>
    <w:rsid w:val="00FA4E21"/>
    <w:rsid w:val="00FA540B"/>
    <w:rsid w:val="00FA643A"/>
    <w:rsid w:val="00FA6B49"/>
    <w:rsid w:val="00FA71CD"/>
    <w:rsid w:val="00FB01AB"/>
    <w:rsid w:val="00FB1406"/>
    <w:rsid w:val="00FB267C"/>
    <w:rsid w:val="00FB296B"/>
    <w:rsid w:val="00FB4401"/>
    <w:rsid w:val="00FB69B5"/>
    <w:rsid w:val="00FB7634"/>
    <w:rsid w:val="00FB766F"/>
    <w:rsid w:val="00FC0FB4"/>
    <w:rsid w:val="00FC30F6"/>
    <w:rsid w:val="00FC4BF0"/>
    <w:rsid w:val="00FC59E1"/>
    <w:rsid w:val="00FD0DF4"/>
    <w:rsid w:val="00FD14BA"/>
    <w:rsid w:val="00FD1843"/>
    <w:rsid w:val="00FD1DC3"/>
    <w:rsid w:val="00FD3389"/>
    <w:rsid w:val="00FD3683"/>
    <w:rsid w:val="00FD3A9D"/>
    <w:rsid w:val="00FD4746"/>
    <w:rsid w:val="00FD5EC6"/>
    <w:rsid w:val="00FE0403"/>
    <w:rsid w:val="00FE263A"/>
    <w:rsid w:val="00FE2E0A"/>
    <w:rsid w:val="00FE2F5E"/>
    <w:rsid w:val="00FE34AF"/>
    <w:rsid w:val="00FE5BD1"/>
    <w:rsid w:val="00FE5E35"/>
    <w:rsid w:val="00FE6D96"/>
    <w:rsid w:val="00FE71BE"/>
    <w:rsid w:val="00FE742E"/>
    <w:rsid w:val="00FF06A2"/>
    <w:rsid w:val="00FF1C8C"/>
    <w:rsid w:val="00FF3972"/>
    <w:rsid w:val="00FF5540"/>
    <w:rsid w:val="00FF5EC0"/>
    <w:rsid w:val="00FF68AC"/>
    <w:rsid w:val="00FF7A09"/>
  </w:rsids>
  <w:docVars>
    <w:docVar w:name="EN.InstantFormat" w:val="&lt;ENInstantFormat&gt;&lt;Enabled&gt;1&lt;/Enabled&gt;&lt;ScanUnformatted&gt;1&lt;/ScanUnformatted&gt;&lt;ScanChanges&gt;1&lt;/ScanChanges&gt;&lt;/ENInstantFormat&gt;"/>
    <w:docVar w:name="EN.Layout" w:val="&lt;ENLayout&gt;&lt;Style&gt;J Obstet Gynaecol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zptza0x5p90zaep5d05za2vets0tfrz9r5w&quot;&gt;Guideline Evaluation&lt;record-ids&gt;&lt;item&gt;4&lt;/item&gt;&lt;item&gt;5&lt;/item&gt;&lt;item&gt;6&lt;/item&gt;&lt;item&gt;7&lt;/item&gt;&lt;item&gt;12&lt;/item&gt;&lt;item&gt;18&lt;/item&gt;&lt;item&gt;24&lt;/item&gt;&lt;item&gt;37&lt;/item&gt;&lt;item&gt;38&lt;/item&gt;&lt;item&gt;39&lt;/item&gt;&lt;item&gt;40&lt;/item&gt;&lt;item&gt;41&lt;/item&gt;&lt;/record-ids&gt;&lt;/item&gt;&lt;/Libraries&gt;"/>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4:docId w14:val="1FE1FE43"/>
  <w15:docId w15:val="{3634860D-85E7-44C9-8271-B473DF3B5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rsid w:val="00855B3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FB26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24BF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A39A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3630"/>
    <w:pPr>
      <w:ind w:left="720"/>
      <w:contextualSpacing/>
    </w:pPr>
  </w:style>
  <w:style w:type="paragraph" w:styleId="Header">
    <w:name w:val="header"/>
    <w:basedOn w:val="Normal"/>
    <w:link w:val="HeaderChar"/>
    <w:uiPriority w:val="99"/>
    <w:rsid w:val="00AC6049"/>
    <w:pPr>
      <w:tabs>
        <w:tab w:val="center" w:pos="4680"/>
        <w:tab w:val="right" w:pos="9360"/>
      </w:tabs>
    </w:pPr>
  </w:style>
  <w:style w:type="character" w:customStyle="1" w:styleId="HeaderChar">
    <w:name w:val="Header Char"/>
    <w:basedOn w:val="DefaultParagraphFont"/>
    <w:link w:val="Header"/>
    <w:uiPriority w:val="99"/>
    <w:rsid w:val="00AC6049"/>
    <w:rPr>
      <w:sz w:val="24"/>
      <w:szCs w:val="24"/>
    </w:rPr>
  </w:style>
  <w:style w:type="paragraph" w:styleId="Footer">
    <w:name w:val="footer"/>
    <w:basedOn w:val="Normal"/>
    <w:link w:val="FooterChar"/>
    <w:uiPriority w:val="99"/>
    <w:rsid w:val="00AC6049"/>
    <w:pPr>
      <w:tabs>
        <w:tab w:val="center" w:pos="4680"/>
        <w:tab w:val="right" w:pos="9360"/>
      </w:tabs>
    </w:pPr>
  </w:style>
  <w:style w:type="character" w:customStyle="1" w:styleId="FooterChar">
    <w:name w:val="Footer Char"/>
    <w:basedOn w:val="DefaultParagraphFont"/>
    <w:link w:val="Footer"/>
    <w:uiPriority w:val="99"/>
    <w:rsid w:val="00AC6049"/>
    <w:rPr>
      <w:sz w:val="24"/>
      <w:szCs w:val="24"/>
    </w:rPr>
  </w:style>
  <w:style w:type="paragraph" w:styleId="BalloonText">
    <w:name w:val="Balloon Text"/>
    <w:basedOn w:val="Normal"/>
    <w:link w:val="BalloonTextChar"/>
    <w:rsid w:val="00AC6049"/>
    <w:rPr>
      <w:rFonts w:ascii="Tahoma" w:hAnsi="Tahoma" w:cs="Tahoma"/>
      <w:sz w:val="16"/>
      <w:szCs w:val="16"/>
    </w:rPr>
  </w:style>
  <w:style w:type="character" w:customStyle="1" w:styleId="BalloonTextChar">
    <w:name w:val="Balloon Text Char"/>
    <w:basedOn w:val="DefaultParagraphFont"/>
    <w:link w:val="BalloonText"/>
    <w:rsid w:val="00AC6049"/>
    <w:rPr>
      <w:rFonts w:ascii="Tahoma" w:hAnsi="Tahoma" w:cs="Tahoma"/>
      <w:sz w:val="16"/>
      <w:szCs w:val="16"/>
    </w:rPr>
  </w:style>
  <w:style w:type="character" w:styleId="Hyperlink">
    <w:name w:val="Hyperlink"/>
    <w:basedOn w:val="DefaultParagraphFont"/>
    <w:uiPriority w:val="99"/>
    <w:rsid w:val="00AC6049"/>
    <w:rPr>
      <w:color w:val="0000FF" w:themeColor="hyperlink"/>
      <w:u w:val="single"/>
    </w:rPr>
  </w:style>
  <w:style w:type="character" w:customStyle="1" w:styleId="Heading1Char">
    <w:name w:val="Heading 1 Char"/>
    <w:basedOn w:val="DefaultParagraphFont"/>
    <w:link w:val="Heading1"/>
    <w:rsid w:val="00855B3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855B3D"/>
    <w:pPr>
      <w:spacing w:line="276" w:lineRule="auto"/>
      <w:outlineLvl w:val="9"/>
    </w:pPr>
  </w:style>
  <w:style w:type="character" w:customStyle="1" w:styleId="Heading2Char">
    <w:name w:val="Heading 2 Char"/>
    <w:basedOn w:val="DefaultParagraphFont"/>
    <w:link w:val="Heading2"/>
    <w:rsid w:val="00FB267C"/>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qFormat/>
    <w:rsid w:val="007468F1"/>
    <w:pPr>
      <w:tabs>
        <w:tab w:val="left" w:pos="270"/>
        <w:tab w:val="right" w:leader="dot" w:pos="9350"/>
      </w:tabs>
      <w:spacing w:after="100"/>
      <w:jc w:val="center"/>
    </w:pPr>
    <w:rPr>
      <w:b/>
    </w:rPr>
  </w:style>
  <w:style w:type="paragraph" w:styleId="TOC2">
    <w:name w:val="toc 2"/>
    <w:basedOn w:val="Normal"/>
    <w:next w:val="Normal"/>
    <w:autoRedefine/>
    <w:uiPriority w:val="39"/>
    <w:qFormat/>
    <w:rsid w:val="00750E46"/>
    <w:pPr>
      <w:tabs>
        <w:tab w:val="right" w:leader="dot" w:pos="9350"/>
      </w:tabs>
      <w:spacing w:after="100"/>
      <w:ind w:left="240"/>
    </w:pPr>
  </w:style>
  <w:style w:type="character" w:customStyle="1" w:styleId="Heading3Char">
    <w:name w:val="Heading 3 Char"/>
    <w:basedOn w:val="DefaultParagraphFont"/>
    <w:link w:val="Heading3"/>
    <w:semiHidden/>
    <w:rsid w:val="00A24BF6"/>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qFormat/>
    <w:rsid w:val="00475326"/>
    <w:pPr>
      <w:tabs>
        <w:tab w:val="left" w:pos="1100"/>
        <w:tab w:val="right" w:leader="dot" w:pos="9350"/>
      </w:tabs>
      <w:spacing w:after="100"/>
      <w:ind w:left="480"/>
    </w:pPr>
    <w:rPr>
      <w:noProof/>
    </w:rPr>
  </w:style>
  <w:style w:type="character" w:styleId="CommentReference">
    <w:name w:val="annotation reference"/>
    <w:basedOn w:val="DefaultParagraphFont"/>
    <w:rsid w:val="006A5F6A"/>
    <w:rPr>
      <w:sz w:val="16"/>
      <w:szCs w:val="16"/>
    </w:rPr>
  </w:style>
  <w:style w:type="paragraph" w:styleId="CommentText">
    <w:name w:val="annotation text"/>
    <w:basedOn w:val="Normal"/>
    <w:link w:val="CommentTextChar"/>
    <w:rsid w:val="006A5F6A"/>
    <w:rPr>
      <w:sz w:val="20"/>
      <w:szCs w:val="20"/>
    </w:rPr>
  </w:style>
  <w:style w:type="character" w:customStyle="1" w:styleId="CommentTextChar">
    <w:name w:val="Comment Text Char"/>
    <w:basedOn w:val="DefaultParagraphFont"/>
    <w:link w:val="CommentText"/>
    <w:rsid w:val="006A5F6A"/>
  </w:style>
  <w:style w:type="paragraph" w:styleId="CommentSubject">
    <w:name w:val="annotation subject"/>
    <w:basedOn w:val="CommentText"/>
    <w:next w:val="CommentText"/>
    <w:link w:val="CommentSubjectChar"/>
    <w:rsid w:val="006A5F6A"/>
    <w:rPr>
      <w:b/>
      <w:bCs/>
    </w:rPr>
  </w:style>
  <w:style w:type="character" w:customStyle="1" w:styleId="CommentSubjectChar">
    <w:name w:val="Comment Subject Char"/>
    <w:basedOn w:val="CommentTextChar"/>
    <w:link w:val="CommentSubject"/>
    <w:rsid w:val="006A5F6A"/>
    <w:rPr>
      <w:b/>
      <w:bCs/>
    </w:rPr>
  </w:style>
  <w:style w:type="character" w:customStyle="1" w:styleId="Heading4Char">
    <w:name w:val="Heading 4 Char"/>
    <w:basedOn w:val="DefaultParagraphFont"/>
    <w:link w:val="Heading4"/>
    <w:rsid w:val="00FA39AD"/>
    <w:rPr>
      <w:rFonts w:asciiTheme="majorHAnsi" w:eastAsiaTheme="majorEastAsia" w:hAnsiTheme="majorHAnsi" w:cstheme="majorBidi"/>
      <w:b/>
      <w:bCs/>
      <w:i/>
      <w:iCs/>
      <w:color w:val="4F81BD" w:themeColor="accent1"/>
      <w:sz w:val="24"/>
      <w:szCs w:val="24"/>
    </w:rPr>
  </w:style>
  <w:style w:type="paragraph" w:styleId="TOC4">
    <w:name w:val="toc 4"/>
    <w:basedOn w:val="Normal"/>
    <w:next w:val="Normal"/>
    <w:autoRedefine/>
    <w:uiPriority w:val="39"/>
    <w:rsid w:val="004506E7"/>
    <w:pPr>
      <w:spacing w:after="100"/>
      <w:ind w:left="720"/>
    </w:pPr>
  </w:style>
  <w:style w:type="table" w:styleId="TableGrid">
    <w:name w:val="Table Grid"/>
    <w:basedOn w:val="TableNormal"/>
    <w:uiPriority w:val="59"/>
    <w:rsid w:val="001534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636B0"/>
    <w:pPr>
      <w:spacing w:before="100" w:beforeAutospacing="1" w:after="100" w:afterAutospacing="1"/>
    </w:pPr>
    <w:rPr>
      <w:rFonts w:ascii="Lucida Sans Unicode" w:hAnsi="Lucida Sans Unicode" w:cs="Lucida Sans Unicode"/>
      <w:color w:val="555555"/>
      <w:sz w:val="18"/>
      <w:szCs w:val="18"/>
    </w:rPr>
  </w:style>
  <w:style w:type="paragraph" w:styleId="PlainText">
    <w:name w:val="Plain Text"/>
    <w:basedOn w:val="Normal"/>
    <w:link w:val="PlainTextChar"/>
    <w:uiPriority w:val="99"/>
    <w:unhideWhenUsed/>
    <w:rsid w:val="00DB4380"/>
    <w:rPr>
      <w:rFonts w:ascii="Calibri" w:hAnsi="Calibri" w:eastAsiaTheme="minorHAnsi" w:cs="Consolas"/>
      <w:sz w:val="22"/>
      <w:szCs w:val="21"/>
    </w:rPr>
  </w:style>
  <w:style w:type="character" w:customStyle="1" w:styleId="PlainTextChar">
    <w:name w:val="Plain Text Char"/>
    <w:basedOn w:val="DefaultParagraphFont"/>
    <w:link w:val="PlainText"/>
    <w:uiPriority w:val="99"/>
    <w:rsid w:val="00DB4380"/>
    <w:rPr>
      <w:rFonts w:ascii="Calibri" w:hAnsi="Calibri" w:eastAsiaTheme="minorHAnsi" w:cs="Consolas"/>
      <w:sz w:val="22"/>
      <w:szCs w:val="21"/>
    </w:rPr>
  </w:style>
  <w:style w:type="paragraph" w:styleId="Revision">
    <w:name w:val="Revision"/>
    <w:hidden/>
    <w:uiPriority w:val="99"/>
    <w:semiHidden/>
    <w:rsid w:val="008A3961"/>
    <w:rPr>
      <w:sz w:val="24"/>
      <w:szCs w:val="24"/>
    </w:rPr>
  </w:style>
  <w:style w:type="paragraph" w:customStyle="1" w:styleId="EndNoteBibliographyTitle">
    <w:name w:val="EndNote Bibliography Title"/>
    <w:basedOn w:val="Normal"/>
    <w:link w:val="EndNoteBibliographyTitleChar"/>
    <w:rsid w:val="00D611F6"/>
    <w:pPr>
      <w:jc w:val="center"/>
    </w:pPr>
    <w:rPr>
      <w:noProof/>
    </w:rPr>
  </w:style>
  <w:style w:type="character" w:customStyle="1" w:styleId="EndNoteBibliographyTitleChar">
    <w:name w:val="EndNote Bibliography Title Char"/>
    <w:basedOn w:val="DefaultParagraphFont"/>
    <w:link w:val="EndNoteBibliographyTitle"/>
    <w:rsid w:val="00D611F6"/>
    <w:rPr>
      <w:noProof/>
      <w:sz w:val="24"/>
      <w:szCs w:val="24"/>
    </w:rPr>
  </w:style>
  <w:style w:type="paragraph" w:customStyle="1" w:styleId="EndNoteBibliography">
    <w:name w:val="EndNote Bibliography"/>
    <w:basedOn w:val="Normal"/>
    <w:link w:val="EndNoteBibliographyChar"/>
    <w:rsid w:val="00D611F6"/>
    <w:rPr>
      <w:noProof/>
    </w:rPr>
  </w:style>
  <w:style w:type="character" w:customStyle="1" w:styleId="EndNoteBibliographyChar">
    <w:name w:val="EndNote Bibliography Char"/>
    <w:basedOn w:val="DefaultParagraphFont"/>
    <w:link w:val="EndNoteBibliography"/>
    <w:rsid w:val="00D611F6"/>
    <w:rPr>
      <w:noProof/>
      <w:sz w:val="24"/>
      <w:szCs w:val="24"/>
    </w:rPr>
  </w:style>
  <w:style w:type="character" w:customStyle="1" w:styleId="tp-label">
    <w:name w:val="tp-label"/>
    <w:basedOn w:val="DefaultParagraphFont"/>
    <w:rsid w:val="001F33BD"/>
  </w:style>
  <w:style w:type="character" w:customStyle="1" w:styleId="tp-size">
    <w:name w:val="tp-size"/>
    <w:basedOn w:val="DefaultParagraphFont"/>
    <w:rsid w:val="001F33BD"/>
  </w:style>
  <w:style w:type="character" w:customStyle="1" w:styleId="print-only">
    <w:name w:val="print-only"/>
    <w:basedOn w:val="DefaultParagraphFont"/>
    <w:rsid w:val="001F33BD"/>
  </w:style>
  <w:style w:type="paragraph" w:customStyle="1" w:styleId="Default">
    <w:name w:val="Default"/>
    <w:rsid w:val="00943394"/>
    <w:pPr>
      <w:autoSpaceDE w:val="0"/>
      <w:autoSpaceDN w:val="0"/>
      <w:adjustRightInd w:val="0"/>
    </w:pPr>
    <w:rPr>
      <w:color w:val="000000"/>
      <w:sz w:val="24"/>
      <w:szCs w:val="24"/>
    </w:rPr>
  </w:style>
  <w:style w:type="character" w:customStyle="1" w:styleId="xbe">
    <w:name w:val="_xbe"/>
    <w:basedOn w:val="DefaultParagraphFont"/>
    <w:rsid w:val="00B321E2"/>
  </w:style>
  <w:style w:type="character" w:customStyle="1" w:styleId="heading-small">
    <w:name w:val="heading-small"/>
    <w:basedOn w:val="DefaultParagraphFont"/>
    <w:rsid w:val="001242B8"/>
  </w:style>
  <w:style w:type="character" w:styleId="Strong">
    <w:name w:val="Strong"/>
    <w:basedOn w:val="DefaultParagraphFont"/>
    <w:uiPriority w:val="22"/>
    <w:qFormat/>
    <w:rsid w:val="001242B8"/>
    <w:rPr>
      <w:b/>
      <w:bCs/>
    </w:rPr>
  </w:style>
  <w:style w:type="paragraph" w:styleId="TOC5">
    <w:name w:val="toc 5"/>
    <w:basedOn w:val="Normal"/>
    <w:next w:val="Normal"/>
    <w:autoRedefine/>
    <w:uiPriority w:val="39"/>
    <w:unhideWhenUsed/>
    <w:rsid w:val="00341165"/>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341165"/>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341165"/>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341165"/>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341165"/>
    <w:pPr>
      <w:spacing w:after="100" w:line="259" w:lineRule="auto"/>
      <w:ind w:left="1760"/>
    </w:pPr>
    <w:rPr>
      <w:rFonts w:asciiTheme="minorHAnsi" w:eastAsiaTheme="minorEastAsia" w:hAnsiTheme="minorHAnsi" w:cstheme="minorBidi"/>
      <w:sz w:val="22"/>
      <w:szCs w:val="22"/>
    </w:rPr>
  </w:style>
  <w:style w:type="character" w:styleId="FollowedHyperlink">
    <w:name w:val="FollowedHyperlink"/>
    <w:basedOn w:val="DefaultParagraphFont"/>
    <w:semiHidden/>
    <w:unhideWhenUsed/>
    <w:rsid w:val="00AD2FF5"/>
    <w:rPr>
      <w:color w:val="800080" w:themeColor="followedHyperlink"/>
      <w:u w:val="single"/>
    </w:rPr>
  </w:style>
  <w:style w:type="character" w:styleId="Emphasis">
    <w:name w:val="Emphasis"/>
    <w:basedOn w:val="DefaultParagraphFont"/>
    <w:uiPriority w:val="20"/>
    <w:qFormat/>
    <w:rsid w:val="00CA4C6C"/>
    <w:rPr>
      <w:b/>
      <w:bCs/>
      <w:i w:val="0"/>
      <w:iCs w:val="0"/>
    </w:rPr>
  </w:style>
  <w:style w:type="character" w:customStyle="1" w:styleId="st1">
    <w:name w:val="st1"/>
    <w:basedOn w:val="DefaultParagraphFont"/>
    <w:rsid w:val="00CA4C6C"/>
  </w:style>
  <w:style w:type="character" w:styleId="PlaceholderText">
    <w:name w:val="Placeholder Text"/>
    <w:basedOn w:val="DefaultParagraphFont"/>
    <w:uiPriority w:val="99"/>
    <w:semiHidden/>
    <w:rsid w:val="00BD4E10"/>
    <w:rPr>
      <w:color w:val="808080"/>
    </w:rPr>
  </w:style>
  <w:style w:type="character" w:customStyle="1" w:styleId="Style1">
    <w:name w:val="Style1"/>
    <w:basedOn w:val="Heading1Char"/>
    <w:uiPriority w:val="1"/>
    <w:rsid w:val="002E6805"/>
    <w:rPr>
      <w:rFonts w:asciiTheme="majorHAnsi" w:eastAsiaTheme="majorEastAsia" w:hAnsiTheme="majorHAnsi" w:cstheme="majorBidi"/>
      <w:b/>
      <w:bCs/>
      <w:color w:val="365F91" w:themeColor="accent1" w:themeShade="BF"/>
      <w:sz w:val="28"/>
      <w:szCs w:val="28"/>
    </w:rPr>
  </w:style>
  <w:style w:type="character" w:customStyle="1" w:styleId="UnresolvedMention1">
    <w:name w:val="Unresolved Mention1"/>
    <w:basedOn w:val="DefaultParagraphFont"/>
    <w:uiPriority w:val="99"/>
    <w:semiHidden/>
    <w:unhideWhenUsed/>
    <w:rsid w:val="00D2468C"/>
    <w:rPr>
      <w:color w:val="605E5C"/>
      <w:shd w:val="clear" w:color="auto" w:fill="E1DFDD"/>
    </w:rPr>
  </w:style>
  <w:style w:type="paragraph" w:customStyle="1" w:styleId="m-4824437483153403386msonormal">
    <w:name w:val="m_-4824437483153403386msonormal"/>
    <w:basedOn w:val="Normal"/>
    <w:rsid w:val="00495E4F"/>
    <w:pPr>
      <w:spacing w:before="100" w:beforeAutospacing="1" w:after="100" w:afterAutospacing="1"/>
    </w:pPr>
  </w:style>
  <w:style w:type="paragraph" w:customStyle="1" w:styleId="m-4824437483153403386msocommenttext">
    <w:name w:val="m_-4824437483153403386msocommenttext"/>
    <w:basedOn w:val="Normal"/>
    <w:rsid w:val="00495E4F"/>
    <w:pPr>
      <w:spacing w:before="100" w:beforeAutospacing="1" w:after="100" w:afterAutospacing="1"/>
    </w:pPr>
  </w:style>
  <w:style w:type="character" w:customStyle="1" w:styleId="Style2">
    <w:name w:val="Style2"/>
    <w:basedOn w:val="DefaultParagraphFont"/>
    <w:uiPriority w:val="1"/>
    <w:rsid w:val="00170DEF"/>
    <w:rPr>
      <w:rFonts w:ascii="Arial Nova" w:hAnsi="Arial Nova"/>
      <w:b/>
      <w:color w:val="000000" w:themeColor="text1"/>
      <w:sz w:val="28"/>
    </w:rPr>
  </w:style>
  <w:style w:type="character" w:customStyle="1" w:styleId="Style3">
    <w:name w:val="Style3"/>
    <w:basedOn w:val="DefaultParagraphFont"/>
    <w:uiPriority w:val="1"/>
    <w:rsid w:val="006F73E6"/>
    <w:rPr>
      <w:rFonts w:ascii="Arial Nova" w:hAnsi="Arial Nova"/>
      <w:b/>
      <w:color w:val="000000" w:themeColor="text1"/>
      <w:sz w:val="28"/>
    </w:rPr>
  </w:style>
  <w:style w:type="character" w:styleId="UnresolvedMention">
    <w:name w:val="Unresolved Mention"/>
    <w:basedOn w:val="DefaultParagraphFont"/>
    <w:uiPriority w:val="99"/>
    <w:semiHidden/>
    <w:unhideWhenUsed/>
    <w:rsid w:val="0037137B"/>
    <w:rPr>
      <w:color w:val="605E5C"/>
      <w:shd w:val="clear" w:color="auto" w:fill="E1DFDD"/>
    </w:rPr>
  </w:style>
  <w:style w:type="table" w:customStyle="1" w:styleId="TableGrid1">
    <w:name w:val="Table Grid1"/>
    <w:basedOn w:val="TableNormal"/>
    <w:next w:val="TableGrid"/>
    <w:rsid w:val="00992082"/>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eader" Target="header2.xml" /><Relationship Id="rId11" Type="http://schemas.openxmlformats.org/officeDocument/2006/relationships/hyperlink" Target="https://www.astdd.org/basic-screening-survey-tool/" TargetMode="External" /><Relationship Id="rId12" Type="http://schemas.openxmlformats.org/officeDocument/2006/relationships/hyperlink" Target="http://www.astdd.org/basic-screening-survey-tool/" TargetMode="External" /><Relationship Id="rId13" Type="http://schemas.openxmlformats.org/officeDocument/2006/relationships/hyperlink" Target="mailto:hru3@cdc.gov" TargetMode="External" /><Relationship Id="rId14" Type="http://schemas.openxmlformats.org/officeDocument/2006/relationships/footer" Target="footer2.xml" /><Relationship Id="rId15" Type="http://schemas.openxmlformats.org/officeDocument/2006/relationships/glossaryDocument" Target="glossary/document.xml" /><Relationship Id="rId16" Type="http://schemas.openxmlformats.org/officeDocument/2006/relationships/theme" Target="theme/theme1.xml" /><Relationship Id="rId17" Type="http://schemas.openxmlformats.org/officeDocument/2006/relationships/numbering" Target="numbering.xml" /><Relationship Id="rId18"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hyperlink" Target="mailto:giu3@cdc.gov" TargetMode="External" /><Relationship Id="rId7" Type="http://schemas.openxmlformats.org/officeDocument/2006/relationships/hyperlink" Target="mailto:gye1@cdc.gov" TargetMode="External" /><Relationship Id="rId8" Type="http://schemas.openxmlformats.org/officeDocument/2006/relationships/header" Target="header1.xml" /><Relationship Id="rId9" Type="http://schemas.openxmlformats.org/officeDocument/2006/relationships/footer" Target="footer1.xml" /></Relationships>
</file>

<file path=word/glossary/_rels/document.xml.rels><?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docParts>
    <w:docPart>
      <w:docPartPr>
        <w:name w:val="C2ADD1EF15CE432884E08A4D98BB3A31"/>
        <w:category>
          <w:name w:val="General"/>
          <w:gallery w:val="placeholder"/>
        </w:category>
        <w:types>
          <w:type w:val="bbPlcHdr"/>
        </w:types>
        <w:behaviors>
          <w:behavior w:val="content"/>
        </w:behaviors>
        <w:guid w:val="{06EF3A18-DFC7-400A-92B6-8BCC3E3CAC1B}"/>
      </w:docPartPr>
      <w:docPartBody>
        <w:p w:rsidR="00FD1DC3">
          <w:r w:rsidRPr="00E309ED">
            <w:rPr>
              <w:rStyle w:val="PlaceholderText"/>
            </w:rPr>
            <w:t>[Company]</w:t>
          </w:r>
        </w:p>
      </w:docPartBody>
    </w:docPart>
    <w:docPart>
      <w:docPartPr>
        <w:name w:val="DefaultPlaceholder_-1854013440"/>
        <w:category>
          <w:name w:val="General"/>
          <w:gallery w:val="placeholder"/>
        </w:category>
        <w:types>
          <w:type w:val="bbPlcHdr"/>
        </w:types>
        <w:behaviors>
          <w:behavior w:val="content"/>
        </w:behaviors>
        <w:guid w:val="{C4F8569F-4DE3-4BC3-8A9D-7E5C0CD1CCBB}"/>
      </w:docPartPr>
      <w:docPartBody>
        <w:p w:rsidR="00FD1DC3">
          <w:r w:rsidRPr="006B37A5">
            <w:rPr>
              <w:rStyle w:val="PlaceholderText"/>
            </w:rPr>
            <w:t>Click or tap here to enter text.</w:t>
          </w:r>
        </w:p>
      </w:docPartBody>
    </w:docPart>
    <w:docPart>
      <w:docPartPr>
        <w:name w:val="1B4356F3577245BFB9777B690E79D56B"/>
        <w:category>
          <w:name w:val="General"/>
          <w:gallery w:val="placeholder"/>
        </w:category>
        <w:types>
          <w:type w:val="bbPlcHdr"/>
        </w:types>
        <w:behaviors>
          <w:behavior w:val="content"/>
        </w:behaviors>
        <w:guid w:val="{968560D4-3E63-40F9-BF77-4DD6E7B7A154}"/>
      </w:docPartPr>
      <w:docPartBody>
        <w:p w:rsidR="00257423" w:rsidP="00C94F9A">
          <w:pPr>
            <w:pStyle w:val="1B4356F3577245BFB9777B690E79D56B70"/>
          </w:pPr>
          <w:r>
            <w:rPr>
              <w:rStyle w:val="PlaceholderText"/>
              <w:rFonts w:ascii="Arial Nova" w:hAnsi="Arial Nova"/>
            </w:rPr>
            <w:t xml:space="preserve">[Select an </w:t>
          </w:r>
          <w:r w:rsidRPr="00F06B97">
            <w:rPr>
              <w:rStyle w:val="PlaceholderText"/>
              <w:rFonts w:ascii="Arial Nova" w:hAnsi="Arial Nova"/>
            </w:rPr>
            <w:t>ICR</w:t>
          </w:r>
          <w:r>
            <w:rPr>
              <w:rStyle w:val="PlaceholderText"/>
              <w:rFonts w:ascii="Arial Nova" w:hAnsi="Arial Nova"/>
            </w:rPr>
            <w:t xml:space="preserve"> type]</w:t>
          </w:r>
        </w:p>
      </w:docPartBody>
    </w:docPart>
    <w:docPart>
      <w:docPartPr>
        <w:name w:val="435ACEE35B94445186ACCFDCBA88BD45"/>
        <w:category>
          <w:name w:val="General"/>
          <w:gallery w:val="placeholder"/>
        </w:category>
        <w:types>
          <w:type w:val="bbPlcHdr"/>
        </w:types>
        <w:behaviors>
          <w:behavior w:val="content"/>
        </w:behaviors>
        <w:guid w:val="{EAC83B71-DC22-427F-830F-26A275D9752C}"/>
      </w:docPartPr>
      <w:docPartBody>
        <w:p w:rsidR="00257423" w:rsidP="00C94F9A">
          <w:pPr>
            <w:pStyle w:val="435ACEE35B94445186ACCFDCBA88BD4567"/>
          </w:pPr>
          <w:r>
            <w:rPr>
              <w:rStyle w:val="PlaceholderText"/>
              <w:rFonts w:ascii="Arial Nova" w:hAnsi="Arial Nova"/>
            </w:rPr>
            <w:t>[O</w:t>
          </w:r>
          <w:r w:rsidRPr="00F06B97">
            <w:rPr>
              <w:rStyle w:val="PlaceholderText"/>
              <w:rFonts w:ascii="Arial Nova" w:hAnsi="Arial Nova"/>
            </w:rPr>
            <w:t>MB expiration dat</w:t>
          </w:r>
          <w:r>
            <w:rPr>
              <w:rStyle w:val="PlaceholderText"/>
              <w:rFonts w:ascii="Arial Nova" w:hAnsi="Arial Nova"/>
            </w:rPr>
            <w:t>e]</w:t>
          </w:r>
        </w:p>
      </w:docPartBody>
    </w:docPart>
    <w:docPart>
      <w:docPartPr>
        <w:name w:val="847E182B06A74DBD9710173100491AEC"/>
        <w:category>
          <w:name w:val="General"/>
          <w:gallery w:val="placeholder"/>
        </w:category>
        <w:types>
          <w:type w:val="bbPlcHdr"/>
        </w:types>
        <w:behaviors>
          <w:behavior w:val="content"/>
        </w:behaviors>
        <w:guid w:val="{6064B83E-A952-430F-B85D-63068E082BD0}"/>
      </w:docPartPr>
      <w:docPartBody>
        <w:p w:rsidR="00257423" w:rsidP="00C94F9A">
          <w:pPr>
            <w:pStyle w:val="847E182B06A74DBD9710173100491AEC71"/>
          </w:pPr>
          <w:r w:rsidRPr="00F06B97">
            <w:rPr>
              <w:rStyle w:val="PlaceholderText"/>
              <w:rFonts w:ascii="Arial Nova" w:hAnsi="Arial Nova"/>
            </w:rPr>
            <w:t xml:space="preserve">[Click here to enter </w:t>
          </w:r>
          <w:r>
            <w:rPr>
              <w:rStyle w:val="PlaceholderText"/>
              <w:rFonts w:ascii="Arial Nova" w:hAnsi="Arial Nova"/>
            </w:rPr>
            <w:t xml:space="preserve">contact </w:t>
          </w:r>
          <w:r w:rsidRPr="00F06B97">
            <w:rPr>
              <w:rStyle w:val="PlaceholderText"/>
              <w:rFonts w:ascii="Arial Nova" w:hAnsi="Arial Nova"/>
            </w:rPr>
            <w:t>job title]</w:t>
          </w:r>
        </w:p>
      </w:docPartBody>
    </w:docPart>
    <w:docPart>
      <w:docPartPr>
        <w:name w:val="8660BE34F8DE49C78A17C18447E20BF7"/>
        <w:category>
          <w:name w:val="General"/>
          <w:gallery w:val="placeholder"/>
        </w:category>
        <w:types>
          <w:type w:val="bbPlcHdr"/>
        </w:types>
        <w:behaviors>
          <w:behavior w:val="content"/>
        </w:behaviors>
        <w:guid w:val="{CE0C0136-4830-419F-BFF9-12D81DBF2D87}"/>
      </w:docPartPr>
      <w:docPartBody>
        <w:p w:rsidR="00257423" w:rsidP="00C94F9A">
          <w:pPr>
            <w:pStyle w:val="8660BE34F8DE49C78A17C18447E20BF767"/>
          </w:pPr>
          <w:r w:rsidRPr="00F06B97">
            <w:rPr>
              <w:rStyle w:val="PlaceholderText"/>
              <w:rFonts w:ascii="Arial Nova" w:hAnsi="Arial Nova"/>
            </w:rPr>
            <w:t>[Click here to enter contact name and degree(s)]</w:t>
          </w:r>
        </w:p>
      </w:docPartBody>
    </w:docPart>
    <w:docPart>
      <w:docPartPr>
        <w:name w:val="79CC1FA1F270462BB9FF454E908AD638"/>
        <w:category>
          <w:name w:val="General"/>
          <w:gallery w:val="placeholder"/>
        </w:category>
        <w:types>
          <w:type w:val="bbPlcHdr"/>
        </w:types>
        <w:behaviors>
          <w:behavior w:val="content"/>
        </w:behaviors>
        <w:guid w:val="{78AEDE93-DCBD-4C22-91DF-A74C52361AD2}"/>
      </w:docPartPr>
      <w:docPartBody>
        <w:p w:rsidR="00513319" w:rsidP="00C94F9A">
          <w:pPr>
            <w:pStyle w:val="79CC1FA1F270462BB9FF454E908AD63850"/>
          </w:pPr>
          <w:r w:rsidRPr="00F06B97">
            <w:rPr>
              <w:rStyle w:val="PlaceholderText"/>
              <w:rFonts w:ascii="Arial Nova" w:hAnsi="Arial Nova"/>
            </w:rPr>
            <w:t xml:space="preserve">[Click here to enter </w:t>
          </w:r>
          <w:r>
            <w:rPr>
              <w:rStyle w:val="PlaceholderText"/>
              <w:rFonts w:ascii="Arial Nova" w:hAnsi="Arial Nova"/>
            </w:rPr>
            <w:t>submission</w:t>
          </w:r>
          <w:r w:rsidRPr="00F06B97">
            <w:rPr>
              <w:rStyle w:val="PlaceholderText"/>
              <w:rFonts w:ascii="Arial Nova" w:hAnsi="Arial Nova"/>
            </w:rPr>
            <w:t xml:space="preserve"> date</w:t>
          </w:r>
          <w:r>
            <w:rPr>
              <w:rStyle w:val="PlaceholderText"/>
              <w:rFonts w:ascii="Arial Nova" w:hAnsi="Arial Nova"/>
            </w:rPr>
            <w:t xml:space="preserve"> Month day, 20##</w:t>
          </w:r>
          <w:r w:rsidRPr="00F06B97">
            <w:rPr>
              <w:rStyle w:val="PlaceholderText"/>
              <w:rFonts w:ascii="Arial Nova" w:hAnsi="Arial Nova"/>
            </w:rPr>
            <w:t>]</w:t>
          </w:r>
        </w:p>
      </w:docPartBody>
    </w:docPart>
    <w:docPart>
      <w:docPartPr>
        <w:name w:val="F86B669833934500B39C2273DD5CAC13"/>
        <w:category>
          <w:name w:val="General"/>
          <w:gallery w:val="placeholder"/>
        </w:category>
        <w:types>
          <w:type w:val="bbPlcHdr"/>
        </w:types>
        <w:behaviors>
          <w:behavior w:val="content"/>
        </w:behaviors>
        <w:guid w:val="{325117E0-A3A3-4598-80F8-FD8A58D1E384}"/>
      </w:docPartPr>
      <w:docPartBody>
        <w:p w:rsidR="0097168A" w:rsidP="00C94F9A">
          <w:pPr>
            <w:pStyle w:val="F86B669833934500B39C2273DD5CAC137"/>
          </w:pPr>
          <w:r>
            <w:rPr>
              <w:rStyle w:val="PlaceholderText"/>
              <w:rFonts w:ascii="Arial Nova" w:hAnsi="Arial Nova"/>
            </w:rPr>
            <w:t xml:space="preserve">[Select an </w:t>
          </w:r>
          <w:r w:rsidRPr="00F06B97">
            <w:rPr>
              <w:rStyle w:val="PlaceholderText"/>
              <w:rFonts w:ascii="Arial Nova" w:hAnsi="Arial Nova"/>
            </w:rPr>
            <w:t>ICR</w:t>
          </w:r>
          <w:r>
            <w:rPr>
              <w:rStyle w:val="PlaceholderText"/>
              <w:rFonts w:ascii="Arial Nova" w:hAnsi="Arial Nova"/>
            </w:rPr>
            <w:t xml:space="preserve"> type]</w:t>
          </w:r>
        </w:p>
      </w:docPartBody>
    </w:docPart>
    <w:docPart>
      <w:docPartPr>
        <w:name w:val="5DBA72EC9782411EB8F63CCF6FD73C24"/>
        <w:category>
          <w:name w:val="General"/>
          <w:gallery w:val="placeholder"/>
        </w:category>
        <w:types>
          <w:type w:val="bbPlcHdr"/>
        </w:types>
        <w:behaviors>
          <w:behavior w:val="content"/>
        </w:behaviors>
        <w:guid w:val="{F6A93C03-2EB9-48BE-9320-680E92279BA0}"/>
      </w:docPartPr>
      <w:docPartBody>
        <w:p w:rsidR="00C94F9A" w:rsidP="00C94F9A">
          <w:pPr>
            <w:pStyle w:val="5DBA72EC9782411EB8F63CCF6FD73C247"/>
          </w:pPr>
          <w:r>
            <w:rPr>
              <w:rStyle w:val="PlaceholderText"/>
              <w:rFonts w:ascii="Arial Nova" w:hAnsi="Arial Nova"/>
            </w:rPr>
            <w:t>[O</w:t>
          </w:r>
          <w:r w:rsidRPr="00F06B97">
            <w:rPr>
              <w:rStyle w:val="PlaceholderText"/>
              <w:rFonts w:ascii="Arial Nova" w:hAnsi="Arial Nova"/>
            </w:rPr>
            <w:t xml:space="preserve">MB </w:t>
          </w:r>
          <w:r>
            <w:rPr>
              <w:rStyle w:val="PlaceholderText"/>
              <w:rFonts w:ascii="Arial Nova" w:hAnsi="Arial Nova"/>
            </w:rPr>
            <w:t>No.</w:t>
          </w:r>
          <w:r w:rsidRPr="00F06B97">
            <w:rPr>
              <w:rStyle w:val="PlaceholderText"/>
              <w:rFonts w:ascii="Arial Nova" w:hAnsi="Arial Nova"/>
            </w:rPr>
            <w:t xml:space="preserve"> if applicable. 0920-</w:t>
          </w:r>
          <w:r>
            <w:rPr>
              <w:rStyle w:val="PlaceholderText"/>
              <w:rFonts w:ascii="Arial Nova" w:hAnsi="Arial Nova"/>
            </w:rPr>
            <w:t>xxxx]</w:t>
          </w:r>
        </w:p>
      </w:docPartBody>
    </w:docPart>
    <w:docPart>
      <w:docPartPr>
        <w:name w:val="323E58F65B784C9D838741259BDC533A"/>
        <w:category>
          <w:name w:val="General"/>
          <w:gallery w:val="placeholder"/>
        </w:category>
        <w:types>
          <w:type w:val="bbPlcHdr"/>
        </w:types>
        <w:behaviors>
          <w:behavior w:val="content"/>
        </w:behaviors>
        <w:guid w:val="{3DCA79A9-CB3E-45EE-8C67-1B4F05BFF246}"/>
      </w:docPartPr>
      <w:docPartBody>
        <w:p w:rsidR="00C94F9A" w:rsidP="000F6F87">
          <w:pPr>
            <w:pStyle w:val="323E58F65B784C9D838741259BDC533A"/>
          </w:pPr>
          <w:r w:rsidRPr="006B37A5">
            <w:rPr>
              <w:rStyle w:val="PlaceholderText"/>
            </w:rPr>
            <w:t>Click or tap here to enter text.</w:t>
          </w:r>
        </w:p>
      </w:docPartBody>
    </w:docPart>
    <w:docPart>
      <w:docPartPr>
        <w:name w:val="74B1A28AE3D84632A07E3A0820F78BF7"/>
        <w:category>
          <w:name w:val="General"/>
          <w:gallery w:val="placeholder"/>
        </w:category>
        <w:types>
          <w:type w:val="bbPlcHdr"/>
        </w:types>
        <w:behaviors>
          <w:behavior w:val="content"/>
        </w:behaviors>
        <w:guid w:val="{1EECC8E2-62B9-4DF3-B3F4-C7772A1AA7A0}"/>
      </w:docPartPr>
      <w:docPartBody>
        <w:p w:rsidR="00C94F9A" w:rsidP="00C94F9A">
          <w:pPr>
            <w:pStyle w:val="74B1A28AE3D84632A07E3A0820F78BF76"/>
          </w:pPr>
          <w:r w:rsidRPr="00F06B97">
            <w:rPr>
              <w:rStyle w:val="PlaceholderText"/>
              <w:rFonts w:ascii="Arial Nova" w:hAnsi="Arial Nova"/>
            </w:rPr>
            <w:t>[Contact phone]</w:t>
          </w:r>
        </w:p>
      </w:docPartBody>
    </w:docPart>
    <w:docPart>
      <w:docPartPr>
        <w:name w:val="907150941CA4406098CA1DA626782ACE"/>
        <w:category>
          <w:name w:val="General"/>
          <w:gallery w:val="placeholder"/>
        </w:category>
        <w:types>
          <w:type w:val="bbPlcHdr"/>
        </w:types>
        <w:behaviors>
          <w:behavior w:val="content"/>
        </w:behaviors>
        <w:guid w:val="{A5CEC3D4-0D9A-481A-B1CB-C6058A6934B8}"/>
      </w:docPartPr>
      <w:docPartBody>
        <w:p w:rsidR="00C94F9A" w:rsidP="00C94F9A">
          <w:pPr>
            <w:pStyle w:val="907150941CA4406098CA1DA626782ACE3"/>
          </w:pPr>
          <w:r w:rsidRPr="00F06B97">
            <w:rPr>
              <w:rStyle w:val="PlaceholderText"/>
              <w:rFonts w:ascii="Arial Nova" w:hAnsi="Arial Nova"/>
            </w:rPr>
            <w:t xml:space="preserve">[Click here to enter </w:t>
          </w:r>
          <w:r>
            <w:rPr>
              <w:rStyle w:val="PlaceholderText"/>
              <w:rFonts w:ascii="Arial Nova" w:hAnsi="Arial Nova"/>
            </w:rPr>
            <w:t>the Information Collection project title</w:t>
          </w:r>
          <w:r w:rsidRPr="00F06B97">
            <w:rPr>
              <w:rStyle w:val="PlaceholderText"/>
              <w:rFonts w:ascii="Arial Nova" w:hAnsi="Arial Nova"/>
            </w:rPr>
            <w:t>]</w:t>
          </w:r>
        </w:p>
      </w:docPartBody>
    </w:docPart>
    <w:docPart>
      <w:docPartPr>
        <w:name w:val="ECBEB3C240D04B43AF62E4CAB8D7D8A2"/>
        <w:category>
          <w:name w:val="General"/>
          <w:gallery w:val="placeholder"/>
        </w:category>
        <w:types>
          <w:type w:val="bbPlcHdr"/>
        </w:types>
        <w:behaviors>
          <w:behavior w:val="content"/>
        </w:behaviors>
        <w:guid w:val="{7B828782-0B4C-4638-9438-F30D995E2FC1}"/>
      </w:docPartPr>
      <w:docPartBody>
        <w:p w:rsidR="00C94F9A" w:rsidP="00C94F9A">
          <w:pPr>
            <w:pStyle w:val="ECBEB3C240D04B43AF62E4CAB8D7D8A22"/>
          </w:pPr>
          <w:r w:rsidRPr="00F06B97">
            <w:rPr>
              <w:rStyle w:val="PlaceholderText"/>
              <w:rFonts w:ascii="Arial Nova" w:hAnsi="Arial Nova"/>
            </w:rPr>
            <w:t xml:space="preserve">[Click here to enter </w:t>
          </w:r>
          <w:r>
            <w:rPr>
              <w:rStyle w:val="PlaceholderText"/>
              <w:rFonts w:ascii="Arial Nova" w:hAnsi="Arial Nova"/>
            </w:rPr>
            <w:t>the Information Collection project title</w:t>
          </w:r>
          <w:r w:rsidRPr="00F06B97">
            <w:rPr>
              <w:rStyle w:val="PlaceholderText"/>
              <w:rFonts w:ascii="Arial Nova" w:hAnsi="Arial Nova"/>
            </w:rPr>
            <w:t>]</w:t>
          </w:r>
        </w:p>
      </w:docPartBody>
    </w:docPart>
    <w:docPart>
      <w:docPartPr>
        <w:name w:val="3F455EF096824C07874EDCC5DC78CF1B"/>
        <w:category>
          <w:name w:val="General"/>
          <w:gallery w:val="placeholder"/>
        </w:category>
        <w:types>
          <w:type w:val="bbPlcHdr"/>
        </w:types>
        <w:behaviors>
          <w:behavior w:val="content"/>
        </w:behaviors>
        <w:guid w:val="{ED5EF00D-792E-4500-911F-EF139E4321A4}"/>
      </w:docPartPr>
      <w:docPartBody>
        <w:p w:rsidR="00EA2CAD" w:rsidP="00C94F9A">
          <w:pPr>
            <w:pStyle w:val="3F455EF096824C07874EDCC5DC78CF1B"/>
          </w:pPr>
          <w:r w:rsidRPr="00F06B97">
            <w:rPr>
              <w:rStyle w:val="PlaceholderText"/>
              <w:rFonts w:ascii="Arial Nova" w:hAnsi="Arial Nova"/>
            </w:rPr>
            <w:t xml:space="preserve">[Click here to enter </w:t>
          </w:r>
          <w:r>
            <w:rPr>
              <w:rStyle w:val="PlaceholderText"/>
              <w:rFonts w:ascii="Arial Nova" w:hAnsi="Arial Nova"/>
            </w:rPr>
            <w:t>the Information Collection project title</w:t>
          </w:r>
          <w:r w:rsidRPr="00F06B97">
            <w:rPr>
              <w:rStyle w:val="PlaceholderText"/>
              <w:rFonts w:ascii="Arial Nova" w:hAnsi="Arial Nova"/>
            </w:rPr>
            <w:t>]</w:t>
          </w:r>
        </w:p>
      </w:docPartBody>
    </w:docPart>
    <w:docPart>
      <w:docPartPr>
        <w:name w:val="25156065A1F64A0383D34E193096FE6E"/>
        <w:category>
          <w:name w:val="General"/>
          <w:gallery w:val="placeholder"/>
        </w:category>
        <w:types>
          <w:type w:val="bbPlcHdr"/>
        </w:types>
        <w:behaviors>
          <w:behavior w:val="content"/>
        </w:behaviors>
        <w:guid w:val="{07F47F67-593E-4CCF-8135-029EFF55C537}"/>
      </w:docPartPr>
      <w:docPartBody>
        <w:p w:rsidR="00EA2CAD" w:rsidP="00C94F9A">
          <w:pPr>
            <w:pStyle w:val="25156065A1F64A0383D34E193096FE6E"/>
          </w:pPr>
          <w:r>
            <w:rPr>
              <w:rStyle w:val="PlaceholderText"/>
              <w:rFonts w:ascii="Arial Nova" w:hAnsi="Arial Nova"/>
            </w:rPr>
            <w:t xml:space="preserve">[Select an </w:t>
          </w:r>
          <w:r w:rsidRPr="00F06B97">
            <w:rPr>
              <w:rStyle w:val="PlaceholderText"/>
              <w:rFonts w:ascii="Arial Nova" w:hAnsi="Arial Nova"/>
            </w:rPr>
            <w:t>ICR</w:t>
          </w:r>
          <w:r>
            <w:rPr>
              <w:rStyle w:val="PlaceholderText"/>
              <w:rFonts w:ascii="Arial Nova" w:hAnsi="Arial Nova"/>
            </w:rPr>
            <w:t xml:space="preserve"> typ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ova">
    <w:charset w:val="00"/>
    <w:family w:val="swiss"/>
    <w:pitch w:val="variable"/>
    <w:sig w:usb0="0000028F" w:usb1="00000002"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23EE"/>
    <w:rsid w:val="000F6F87"/>
    <w:rsid w:val="00257423"/>
    <w:rsid w:val="002C6158"/>
    <w:rsid w:val="004B227E"/>
    <w:rsid w:val="00500D4F"/>
    <w:rsid w:val="005054C6"/>
    <w:rsid w:val="00513319"/>
    <w:rsid w:val="00530D61"/>
    <w:rsid w:val="00556FDB"/>
    <w:rsid w:val="0057372D"/>
    <w:rsid w:val="005E4935"/>
    <w:rsid w:val="006C4E65"/>
    <w:rsid w:val="00704816"/>
    <w:rsid w:val="00780251"/>
    <w:rsid w:val="008145D3"/>
    <w:rsid w:val="00873434"/>
    <w:rsid w:val="00937A73"/>
    <w:rsid w:val="00943191"/>
    <w:rsid w:val="0097168A"/>
    <w:rsid w:val="00984DD6"/>
    <w:rsid w:val="009B51E0"/>
    <w:rsid w:val="00A30857"/>
    <w:rsid w:val="00B221E8"/>
    <w:rsid w:val="00B65677"/>
    <w:rsid w:val="00B97482"/>
    <w:rsid w:val="00C551AB"/>
    <w:rsid w:val="00C8022D"/>
    <w:rsid w:val="00C94F9A"/>
    <w:rsid w:val="00D36070"/>
    <w:rsid w:val="00E323EE"/>
    <w:rsid w:val="00EA2CAD"/>
    <w:rsid w:val="00EC3BFA"/>
    <w:rsid w:val="00FD1DC3"/>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nhideWhenUsed/>
    <w:qFormat/>
    <w:rsid w:val="00556FDB"/>
    <w:pPr>
      <w:keepNext/>
      <w:keepLines/>
      <w:spacing w:before="200" w:after="0" w:line="240" w:lineRule="auto"/>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04816"/>
    <w:rPr>
      <w:color w:val="808080"/>
    </w:rPr>
  </w:style>
  <w:style w:type="character" w:styleId="Hyperlink">
    <w:name w:val="Hyperlink"/>
    <w:basedOn w:val="DefaultParagraphFont"/>
    <w:uiPriority w:val="99"/>
    <w:rsid w:val="000F6F87"/>
    <w:rPr>
      <w:color w:val="0563C1" w:themeColor="hyperlink"/>
      <w:u w:val="single"/>
    </w:rPr>
  </w:style>
  <w:style w:type="table" w:styleId="TableGrid">
    <w:name w:val="Table Grid"/>
    <w:basedOn w:val="TableNormal"/>
    <w:uiPriority w:val="59"/>
    <w:rsid w:val="00500D4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556FDB"/>
    <w:rPr>
      <w:rFonts w:asciiTheme="majorHAnsi" w:eastAsiaTheme="majorEastAsia" w:hAnsiTheme="majorHAnsi" w:cstheme="majorBidi"/>
      <w:b/>
      <w:bCs/>
      <w:color w:val="4472C4" w:themeColor="accent1"/>
      <w:sz w:val="26"/>
      <w:szCs w:val="26"/>
    </w:rPr>
  </w:style>
  <w:style w:type="paragraph" w:customStyle="1" w:styleId="323E58F65B784C9D838741259BDC533A">
    <w:name w:val="323E58F65B784C9D838741259BDC533A"/>
    <w:rsid w:val="000F6F87"/>
  </w:style>
  <w:style w:type="paragraph" w:customStyle="1" w:styleId="907150941CA4406098CA1DA626782ACE3">
    <w:name w:val="907150941CA4406098CA1DA626782ACE3"/>
    <w:rsid w:val="00C94F9A"/>
    <w:pPr>
      <w:spacing w:after="0" w:line="240" w:lineRule="auto"/>
    </w:pPr>
    <w:rPr>
      <w:rFonts w:ascii="Times New Roman" w:eastAsia="Times New Roman" w:hAnsi="Times New Roman" w:cs="Times New Roman"/>
      <w:sz w:val="24"/>
      <w:szCs w:val="24"/>
    </w:rPr>
  </w:style>
  <w:style w:type="paragraph" w:customStyle="1" w:styleId="1B4356F3577245BFB9777B690E79D56B70">
    <w:name w:val="1B4356F3577245BFB9777B690E79D56B70"/>
    <w:rsid w:val="00C94F9A"/>
    <w:pPr>
      <w:spacing w:after="0" w:line="240" w:lineRule="auto"/>
    </w:pPr>
    <w:rPr>
      <w:rFonts w:ascii="Times New Roman" w:eastAsia="Times New Roman" w:hAnsi="Times New Roman" w:cs="Times New Roman"/>
      <w:sz w:val="24"/>
      <w:szCs w:val="24"/>
    </w:rPr>
  </w:style>
  <w:style w:type="paragraph" w:customStyle="1" w:styleId="5DBA72EC9782411EB8F63CCF6FD73C247">
    <w:name w:val="5DBA72EC9782411EB8F63CCF6FD73C247"/>
    <w:rsid w:val="00C94F9A"/>
    <w:pPr>
      <w:spacing w:after="0" w:line="240" w:lineRule="auto"/>
    </w:pPr>
    <w:rPr>
      <w:rFonts w:ascii="Times New Roman" w:eastAsia="Times New Roman" w:hAnsi="Times New Roman" w:cs="Times New Roman"/>
      <w:sz w:val="24"/>
      <w:szCs w:val="24"/>
    </w:rPr>
  </w:style>
  <w:style w:type="paragraph" w:customStyle="1" w:styleId="435ACEE35B94445186ACCFDCBA88BD4567">
    <w:name w:val="435ACEE35B94445186ACCFDCBA88BD4567"/>
    <w:rsid w:val="00C94F9A"/>
    <w:pPr>
      <w:spacing w:after="0" w:line="240" w:lineRule="auto"/>
    </w:pPr>
    <w:rPr>
      <w:rFonts w:ascii="Times New Roman" w:eastAsia="Times New Roman" w:hAnsi="Times New Roman" w:cs="Times New Roman"/>
      <w:sz w:val="24"/>
      <w:szCs w:val="24"/>
    </w:rPr>
  </w:style>
  <w:style w:type="paragraph" w:customStyle="1" w:styleId="8660BE34F8DE49C78A17C18447E20BF767">
    <w:name w:val="8660BE34F8DE49C78A17C18447E20BF767"/>
    <w:rsid w:val="00C94F9A"/>
    <w:pPr>
      <w:spacing w:after="0" w:line="240" w:lineRule="auto"/>
    </w:pPr>
    <w:rPr>
      <w:rFonts w:ascii="Times New Roman" w:eastAsia="Times New Roman" w:hAnsi="Times New Roman" w:cs="Times New Roman"/>
      <w:sz w:val="24"/>
      <w:szCs w:val="24"/>
    </w:rPr>
  </w:style>
  <w:style w:type="paragraph" w:customStyle="1" w:styleId="847E182B06A74DBD9710173100491AEC71">
    <w:name w:val="847E182B06A74DBD9710173100491AEC71"/>
    <w:rsid w:val="00C94F9A"/>
    <w:pPr>
      <w:spacing w:after="0" w:line="240" w:lineRule="auto"/>
    </w:pPr>
    <w:rPr>
      <w:rFonts w:ascii="Times New Roman" w:eastAsia="Times New Roman" w:hAnsi="Times New Roman" w:cs="Times New Roman"/>
      <w:sz w:val="24"/>
      <w:szCs w:val="24"/>
    </w:rPr>
  </w:style>
  <w:style w:type="paragraph" w:customStyle="1" w:styleId="74B1A28AE3D84632A07E3A0820F78BF76">
    <w:name w:val="74B1A28AE3D84632A07E3A0820F78BF76"/>
    <w:rsid w:val="00C94F9A"/>
    <w:pPr>
      <w:spacing w:after="0" w:line="240" w:lineRule="auto"/>
    </w:pPr>
    <w:rPr>
      <w:rFonts w:ascii="Times New Roman" w:eastAsia="Times New Roman" w:hAnsi="Times New Roman" w:cs="Times New Roman"/>
      <w:sz w:val="24"/>
      <w:szCs w:val="24"/>
    </w:rPr>
  </w:style>
  <w:style w:type="paragraph" w:customStyle="1" w:styleId="79CC1FA1F270462BB9FF454E908AD63850">
    <w:name w:val="79CC1FA1F270462BB9FF454E908AD63850"/>
    <w:rsid w:val="00C94F9A"/>
    <w:pPr>
      <w:spacing w:after="0" w:line="240" w:lineRule="auto"/>
    </w:pPr>
    <w:rPr>
      <w:rFonts w:ascii="Times New Roman" w:eastAsia="Times New Roman" w:hAnsi="Times New Roman" w:cs="Times New Roman"/>
      <w:sz w:val="24"/>
      <w:szCs w:val="24"/>
    </w:rPr>
  </w:style>
  <w:style w:type="paragraph" w:customStyle="1" w:styleId="ECBEB3C240D04B43AF62E4CAB8D7D8A22">
    <w:name w:val="ECBEB3C240D04B43AF62E4CAB8D7D8A22"/>
    <w:rsid w:val="00C94F9A"/>
    <w:pPr>
      <w:spacing w:after="0" w:line="240" w:lineRule="auto"/>
    </w:pPr>
    <w:rPr>
      <w:rFonts w:ascii="Times New Roman" w:eastAsia="Times New Roman" w:hAnsi="Times New Roman" w:cs="Times New Roman"/>
      <w:sz w:val="24"/>
      <w:szCs w:val="24"/>
    </w:rPr>
  </w:style>
  <w:style w:type="paragraph" w:customStyle="1" w:styleId="F86B669833934500B39C2273DD5CAC137">
    <w:name w:val="F86B669833934500B39C2273DD5CAC137"/>
    <w:rsid w:val="00C94F9A"/>
    <w:pPr>
      <w:spacing w:after="0" w:line="240" w:lineRule="auto"/>
    </w:pPr>
    <w:rPr>
      <w:rFonts w:ascii="Times New Roman" w:eastAsia="Times New Roman" w:hAnsi="Times New Roman" w:cs="Times New Roman"/>
      <w:sz w:val="24"/>
      <w:szCs w:val="24"/>
    </w:rPr>
  </w:style>
  <w:style w:type="paragraph" w:customStyle="1" w:styleId="3F455EF096824C07874EDCC5DC78CF1B">
    <w:name w:val="3F455EF096824C07874EDCC5DC78CF1B"/>
    <w:rsid w:val="00C94F9A"/>
  </w:style>
  <w:style w:type="paragraph" w:customStyle="1" w:styleId="25156065A1F64A0383D34E193096FE6E">
    <w:name w:val="25156065A1F64A0383D34E193096FE6E"/>
    <w:rsid w:val="00C94F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CoverPageProperties xmlns="http://schemas.microsoft.com/office/2006/coverPageProps">
  <PublishDate>2024-08-07T00:00:00</PublishDate>
  <Abstract/>
  <CompanyAddress/>
  <CompanyPhone>404.639.0925, 770.488.6013</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E300979-CB93-4AC2-87D6-D688A4B12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4106</Words>
  <Characters>27123</Characters>
  <Application>Microsoft Office Word</Application>
  <DocSecurity>0</DocSecurity>
  <Lines>226</Lines>
  <Paragraphs>62</Paragraphs>
  <ScaleCrop>false</ScaleCrop>
  <HeadingPairs>
    <vt:vector size="2" baseType="variant">
      <vt:variant>
        <vt:lpstr>Title</vt:lpstr>
      </vt:variant>
      <vt:variant>
        <vt:i4>1</vt:i4>
      </vt:variant>
    </vt:vector>
  </HeadingPairs>
  <TitlesOfParts>
    <vt:vector size="1" baseType="lpstr">
      <vt:lpstr>Supporting Statement B template</vt:lpstr>
    </vt:vector>
  </TitlesOfParts>
  <Company>Centers for Disease Control and Prevention</Company>
  <LinksUpToDate>false</LinksUpToDate>
  <CharactersWithSpaces>31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B template</dc:title>
  <dc:subject>Supporting Statement B template</dc:subject>
  <dc:creator>Centers for Disease Control and Prevention</dc:creator>
  <cp:keywords>Supporting Statement B template</cp:keywords>
  <cp:lastModifiedBy>Joyce, Kevin J. (CDC/IOD/OS)</cp:lastModifiedBy>
  <cp:revision>3</cp:revision>
  <cp:lastPrinted>2024-02-29T16:27:00Z</cp:lastPrinted>
  <dcterms:created xsi:type="dcterms:W3CDTF">2024-08-19T16:57:00Z</dcterms:created>
  <dcterms:modified xsi:type="dcterms:W3CDTF">2024-08-19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y fmtid="{D5CDD505-2E9C-101B-9397-08002B2CF9AE}" pid="3" name="MSIP_Label_7b94a7b8-f06c-4dfe-bdcc-9b548fd58c31_ActionId">
    <vt:lpwstr>17fe264a-da7f-4174-9154-666bdad97832</vt:lpwstr>
  </property>
  <property fmtid="{D5CDD505-2E9C-101B-9397-08002B2CF9AE}" pid="4" name="MSIP_Label_7b94a7b8-f06c-4dfe-bdcc-9b548fd58c31_ContentBits">
    <vt:lpwstr>0</vt:lpwstr>
  </property>
  <property fmtid="{D5CDD505-2E9C-101B-9397-08002B2CF9AE}" pid="5" name="MSIP_Label_7b94a7b8-f06c-4dfe-bdcc-9b548fd58c31_Enabled">
    <vt:lpwstr>true</vt:lpwstr>
  </property>
  <property fmtid="{D5CDD505-2E9C-101B-9397-08002B2CF9AE}" pid="6" name="MSIP_Label_7b94a7b8-f06c-4dfe-bdcc-9b548fd58c31_Method">
    <vt:lpwstr>Privileged</vt:lpwstr>
  </property>
  <property fmtid="{D5CDD505-2E9C-101B-9397-08002B2CF9AE}" pid="7" name="MSIP_Label_7b94a7b8-f06c-4dfe-bdcc-9b548fd58c31_Name">
    <vt:lpwstr>7b94a7b8-f06c-4dfe-bdcc-9b548fd58c31</vt:lpwstr>
  </property>
  <property fmtid="{D5CDD505-2E9C-101B-9397-08002B2CF9AE}" pid="8" name="MSIP_Label_7b94a7b8-f06c-4dfe-bdcc-9b548fd58c31_SetDate">
    <vt:lpwstr>2024-02-29T16:27:14Z</vt:lpwstr>
  </property>
  <property fmtid="{D5CDD505-2E9C-101B-9397-08002B2CF9AE}" pid="9" name="MSIP_Label_7b94a7b8-f06c-4dfe-bdcc-9b548fd58c31_SiteId">
    <vt:lpwstr>9ce70869-60db-44fd-abe8-d2767077fc8f</vt:lpwstr>
  </property>
  <property fmtid="{D5CDD505-2E9C-101B-9397-08002B2CF9AE}" pid="10" name="_DocHome">
    <vt:i4>2003644290</vt:i4>
  </property>
</Properties>
</file>